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01B19F45" w14:textId="77777777" w:rsidR="008A5991" w:rsidRDefault="008A5991" w:rsidP="008A5991">
      <w:pPr>
        <w:rPr>
          <w:lang w:eastAsia="cs-CZ"/>
        </w:rPr>
      </w:pPr>
    </w:p>
    <w:p w14:paraId="7FC5AD03" w14:textId="13AA2748" w:rsidR="00D85329" w:rsidRPr="001F6849" w:rsidRDefault="00D85329" w:rsidP="008A5991">
      <w:pPr>
        <w:rPr>
          <w:lang w:eastAsia="cs-CZ"/>
        </w:rPr>
      </w:pPr>
      <w:r w:rsidRPr="001F6849">
        <w:rPr>
          <w:lang w:eastAsia="cs-CZ"/>
        </w:rPr>
        <w:t>Zásady pro vypracování:</w:t>
      </w: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50398C69"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615C3B">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6AcKJ2ZD/gusZapwK","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14BB0C2C" w14:textId="77777777" w:rsidR="00B70690" w:rsidRDefault="00D36A82" w:rsidP="001F1455">
      <w:pPr>
        <w:pStyle w:val="Normlnprvnodsazen"/>
      </w:pPr>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p>
    <w:p w14:paraId="3D7E86CE" w14:textId="07CA4065" w:rsidR="00B70690" w:rsidRDefault="00B70690" w:rsidP="00B70690">
      <w:pPr>
        <w:pStyle w:val="Normlnprvnodsazen"/>
      </w:pPr>
      <w:r w:rsidRPr="00B70690">
        <w:t>Někteří autoři rozlišují mezi termíny virtuální realita a virtuální prostředí</w:t>
      </w:r>
      <w:r>
        <w:t>.</w:t>
      </w:r>
      <w:r w:rsidRPr="00B70690">
        <w:t xml:space="preserve"> </w:t>
      </w:r>
      <w:r>
        <w:t>T</w:t>
      </w:r>
      <w:r w:rsidRPr="00B70690">
        <w:t>ermín virtuální realita se přesněji nevztahuje k napodobení reality (ale k zážitku, který se pro uživatele jeví jako reálný). Přestože slovo "realita" může vyvolat dojem napodobení skutečnosti, objevil se termín virtuální prostředí. Termín vznikl, protože s využitím vizualizačního prostředí lze také zobrazit fikční (nebo plánovaná) prostředí, a tak termín "prostředí" lépe zahrnuje rozsah činností, které lze v takovém vizualizačním prostředí provádět</w:t>
      </w:r>
      <w:r>
        <w:t xml:space="preserve"> </w:t>
      </w:r>
      <w:r>
        <w:fldChar w:fldCharType="begin"/>
      </w:r>
      <w:r>
        <w:instrText xml:space="preserve"> ADDIN ZOTERO_ITEM CSL_CITATION {"citationID":"bCAQmy5m","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fldChar w:fldCharType="separate"/>
      </w:r>
      <w:r w:rsidRPr="00B70690">
        <w:rPr>
          <w:rFonts w:cs="Times New Roman"/>
          <w:szCs w:val="24"/>
        </w:rPr>
        <w:t>(Çöltekin et al. 2020a)</w:t>
      </w:r>
      <w:r>
        <w:fldChar w:fldCharType="end"/>
      </w:r>
      <w:r w:rsidRPr="00B70690">
        <w:t>.</w:t>
      </w:r>
      <w:r>
        <w:t xml:space="preserve"> </w:t>
      </w:r>
      <w:r w:rsidRPr="00B70690">
        <w:t xml:space="preserve"> </w:t>
      </w:r>
    </w:p>
    <w:p w14:paraId="3C992046" w14:textId="7515273F" w:rsidR="00B70690" w:rsidRDefault="00D36A82" w:rsidP="00B70690">
      <w:pPr>
        <w:pStyle w:val="Normlnprvnodsazen"/>
      </w:pP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w:t>
      </w:r>
      <w:proofErr w:type="gramStart"/>
      <w:r w:rsidRPr="001F6849">
        <w:t>VGE</w:t>
      </w:r>
      <w:r w:rsidR="00B70690">
        <w:t xml:space="preserve"> </w:t>
      </w:r>
      <w:r w:rsidRPr="001F6849">
        <w:t>.</w:t>
      </w:r>
      <w:proofErr w:type="gramEnd"/>
      <w:r w:rsidR="00B70690">
        <w:t xml:space="preserve"> </w:t>
      </w:r>
    </w:p>
    <w:p w14:paraId="0DBB450C" w14:textId="4005E118" w:rsidR="00A450C9" w:rsidRDefault="00A450C9" w:rsidP="001F1455">
      <w:pPr>
        <w:pStyle w:val="Normlnprvnodsazen"/>
      </w:pPr>
      <w:ins w:id="38" w:author="Jan Horák" w:date="2023-06-15T11:27:00Z">
        <w:r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39" w:author="Jan Horák" w:date="2023-06-15T11:40:00Z">
        <w:r w:rsidR="00713779" w:rsidRPr="001F6849">
          <w:t>íra</w:t>
        </w:r>
      </w:ins>
      <w:ins w:id="40" w:author="Jan Horák" w:date="2023-06-15T11:41:00Z">
        <w:r w:rsidR="00713779" w:rsidRPr="001F6849">
          <w:t xml:space="preserve"> imerze</w:t>
        </w:r>
      </w:ins>
      <w:r w:rsidR="00713779">
        <w:t xml:space="preserve"> </w:t>
      </w:r>
      <w:ins w:id="41" w:author="Jan Horák" w:date="2023-06-15T11:42:00Z">
        <w:r w:rsidR="00713779" w:rsidRPr="001F6849">
          <w:t xml:space="preserve">určována především </w:t>
        </w:r>
      </w:ins>
      <w:ins w:id="42" w:author="Jan Horák" w:date="2023-06-15T11:46:00Z">
        <w:r w:rsidR="00713779" w:rsidRPr="001F6849">
          <w:t>úrovní,</w:t>
        </w:r>
      </w:ins>
      <w:ins w:id="43" w:author="Jan Horák" w:date="2023-06-15T11:42:00Z">
        <w:r w:rsidR="00713779" w:rsidRPr="001F6849">
          <w:t xml:space="preserve"> do jaké umožňuje hardware a software </w:t>
        </w:r>
      </w:ins>
      <w:ins w:id="44" w:author="Jan Horák" w:date="2023-06-15T11:43:00Z">
        <w:r w:rsidR="00713779" w:rsidRPr="001F6849">
          <w:t>naplnit tvorbu virtuálního prostředí, interaktivit</w:t>
        </w:r>
      </w:ins>
      <w:ins w:id="45" w:author="Jan Horák" w:date="2023-06-15T11:47:00Z">
        <w:r w:rsidR="00713779" w:rsidRPr="001F6849">
          <w:t>u</w:t>
        </w:r>
      </w:ins>
      <w:ins w:id="46" w:author="Jan Horák" w:date="2023-06-15T11:43:00Z">
        <w:r w:rsidR="00713779" w:rsidRPr="001F6849">
          <w:t xml:space="preserve"> informační intenzity atd. </w:t>
        </w:r>
      </w:ins>
      <w:r w:rsidR="00713779" w:rsidRPr="001F6849">
        <w:t xml:space="preserve">Míra imerze tedy závisí na tom, jaké smysly jsou </w:t>
      </w:r>
      <w:r w:rsidR="00713779" w:rsidRPr="001F6849">
        <w:lastRenderedPageBreak/>
        <w:t xml:space="preserve">ovlivněny virtuální realitou. </w:t>
      </w:r>
      <w:ins w:id="47" w:author="Jan Horák" w:date="2023-06-15T11:44:00Z">
        <w:r w:rsidR="00713779" w:rsidRPr="001F6849">
          <w:t>Tato schopnost je primárně ovlivňována kompetencí hardwaru tudíž je možné jej dělit dle použitých zobrazovací</w:t>
        </w:r>
      </w:ins>
      <w:ins w:id="48" w:author="Jan Horák" w:date="2023-06-15T11:45:00Z">
        <w:r w:rsidR="00713779" w:rsidRPr="001F6849">
          <w:t>ch</w:t>
        </w:r>
      </w:ins>
      <w:ins w:id="49" w:author="Jan Horák" w:date="2023-06-15T11:44:00Z">
        <w:r w:rsidR="00713779" w:rsidRPr="001F6849">
          <w:t xml:space="preserve"> zařízení</w:t>
        </w:r>
      </w:ins>
      <w:r w:rsidR="00713779" w:rsidRPr="001F6849">
        <w:t xml:space="preserve"> (vizuální, zvykové, haptické)</w:t>
      </w:r>
      <w:ins w:id="50"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1" w:author="Jan Horák" w:date="2023-06-15T11:46:00Z">
        <w:r w:rsidR="00713779" w:rsidRPr="001F6849">
          <w:t xml:space="preserve"> (</w:t>
        </w:r>
        <w:r w:rsidR="00713779" w:rsidRPr="001F6849">
          <w:rPr>
            <w:highlight w:val="yellow"/>
            <w:rPrChange w:id="52"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2D008C04"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669B996B" w14:textId="77777777" w:rsidR="00D311E6" w:rsidRDefault="006E31FC" w:rsidP="00D11841">
      <w:pPr>
        <w:rPr>
          <w:lang w:val="en-US" w:eastAsia="cs-CZ"/>
        </w:rPr>
      </w:pPr>
      <w:r>
        <w:rPr>
          <w:lang w:eastAsia="cs-CZ"/>
        </w:rPr>
        <w:t>Kartografie v posledních 30 letech prošla tzv. „</w:t>
      </w:r>
      <w:proofErr w:type="spellStart"/>
      <w:r>
        <w:rPr>
          <w:lang w:eastAsia="cs-CZ"/>
        </w:rPr>
        <w:t>geoinformatizací</w:t>
      </w:r>
      <w:proofErr w:type="spellEnd"/>
      <w:r>
        <w:rPr>
          <w:lang w:eastAsia="cs-CZ"/>
        </w:rPr>
        <w:t>“, kdy se od papírových map přešlo k digitalizaci a automatizaci analytických i vizualizačních procesů. Digitalizace dále umožnila nové způsoby interakce a dynamické práce s prostorovými daty, a to skrze geografické informační systémy GIS</w:t>
      </w:r>
      <w:r w:rsidR="00D311E6">
        <w:rPr>
          <w:lang w:val="en-US" w:eastAsia="cs-CZ"/>
        </w:rPr>
        <w:t xml:space="preserve">. </w:t>
      </w:r>
      <w:r w:rsidR="00D311E6">
        <w:rPr>
          <w:lang w:val="en-US" w:eastAsia="cs-CZ"/>
        </w:rPr>
        <w:fldChar w:fldCharType="begin"/>
      </w:r>
      <w:r w:rsidR="00D311E6">
        <w:rPr>
          <w:lang w:val="en-US" w:eastAsia="cs-CZ"/>
        </w:rPr>
        <w:instrText xml:space="preserve"> ADDIN ZOTERO_ITEM CSL_CITATION {"citationID":"OhrhbtVA","properties":{"formattedCitation":"(Kone\\uc0\\u269{}n\\uc0\\u253{} 2011)","plainCitation":"(Konečný 2011)","noteIndex":0},"citationItems":[{"id":1932,"uris":["http://zotero.org/groups/4599106/items/YDVCVL98"],"itemData":{"id":1932,"type":"article-journal","abstract":"The author analyzed previous development and current state of the art of cartography on the background of latest scientific results coming with improvement of virtual geographic environments. Cartography has been influenced by development of information and communication technologies and geographical thinking. The strongest and most visible contemporary streams in cartography and geographic information systems are the existence and use of Web 2.0, which supports Web-based services for many people all around the world and fast development of crowd-sourcing allowing collection of voluntary information. The author deals with the current position of cartography which is influenced by progressively new environment, especially realization of idea of spatial information infrastructures through projects such as Global Monitoring for Environment and Security, Infrastructure for Spatial Information in Europe or Shared Environmental Information System, and others. New achievements of ubiquitous cartography, especially adaptive and context mapping are overviewed as well. The article also highlights virtual environments and explains immersive, perception, and interaction aspects. Basics of neo-geography and volunteer geographic information are also described. The core of this article includes analyses, ideas, and considerations of cartographical challenges in virtual geographic environment era. The author delimits the so-called inner and outer development of cartography. The former deals with selective aspects of contemporary cartography development, such as user interface and cartographic generalization streams. The latter deals with development of three-dimensional maps and models in cartography, new and still hypothetical investigations of recognition, and possible use of cognitive styles in cartography. The last part of the article is devoted to the role of cartography in realization of the concepts of spatially enabled society and digital earth.","container-title":"Annals of GIS","DOI":"10.1080/19475683.2011.602027","journalAbbreviation":"Annals of GIS","page":"135-146","source":"ResearchGate","title":"Cartography: Challenges and potential in the virtual geographic environments era","title-short":"Cartography","volume":"17","author":[{"family":"Konečný","given":"Milan"}],"issued":{"date-parts":[["2011",9,1]]},"citation-key":"konecnyCartographyChallengesPotential2011"}}],"schema":"https://github.com/citation-style-language/schema/raw/master/csl-citation.json"} </w:instrText>
      </w:r>
      <w:r w:rsidR="00D311E6">
        <w:rPr>
          <w:lang w:val="en-US" w:eastAsia="cs-CZ"/>
        </w:rPr>
        <w:fldChar w:fldCharType="separate"/>
      </w:r>
      <w:r w:rsidR="00D311E6" w:rsidRPr="00D311E6">
        <w:rPr>
          <w:rFonts w:cs="Times New Roman"/>
          <w:szCs w:val="24"/>
        </w:rPr>
        <w:t>(Konečný 2011)</w:t>
      </w:r>
      <w:r w:rsidR="00D311E6">
        <w:rPr>
          <w:lang w:val="en-US" w:eastAsia="cs-CZ"/>
        </w:rPr>
        <w:fldChar w:fldCharType="end"/>
      </w:r>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w:t>
      </w:r>
      <w:r w:rsidR="00D311E6">
        <w:rPr>
          <w:lang w:eastAsia="cs-CZ"/>
        </w:rPr>
        <w:t xml:space="preserve"> </w:t>
      </w:r>
      <w:r w:rsidR="00D311E6">
        <w:rPr>
          <w:lang w:eastAsia="cs-CZ"/>
        </w:rPr>
        <w:fldChar w:fldCharType="begin"/>
      </w:r>
      <w:r w:rsidR="00D311E6">
        <w:rPr>
          <w:lang w:eastAsia="cs-CZ"/>
        </w:rPr>
        <w:instrText xml:space="preserve"> ADDIN ZOTERO_ITEM CSL_CITATION {"citationID":"OgqxT5fp","properties":{"formattedCitation":"(Kvarda 2020)","plainCitation":"(Kvarda 2020)","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schema":"https://github.com/citation-style-language/schema/raw/master/csl-citation.json"} </w:instrText>
      </w:r>
      <w:r w:rsidR="00D311E6">
        <w:rPr>
          <w:lang w:eastAsia="cs-CZ"/>
        </w:rPr>
        <w:fldChar w:fldCharType="separate"/>
      </w:r>
      <w:r w:rsidR="00D311E6" w:rsidRPr="00D311E6">
        <w:t>(Kvarda 2020)</w:t>
      </w:r>
      <w:r w:rsidR="00D311E6">
        <w:rPr>
          <w:lang w:eastAsia="cs-CZ"/>
        </w:rPr>
        <w:fldChar w:fldCharType="end"/>
      </w:r>
      <w:r w:rsidR="00212457">
        <w:rPr>
          <w:lang w:val="en-US" w:eastAsia="cs-CZ"/>
        </w:rPr>
        <w:t xml:space="preserve">. </w:t>
      </w:r>
    </w:p>
    <w:p w14:paraId="33A34235" w14:textId="431A64D8" w:rsidR="00FB677F" w:rsidRDefault="005B23C8" w:rsidP="00D311E6">
      <w:pPr>
        <w:pStyle w:val="Normlnprvnodsazen"/>
      </w:pPr>
      <w:r w:rsidRPr="00D311E6">
        <w:t xml:space="preserve">Obecný přehled témat v kartografii využívajících 3D prostředí a různých úrovní jejich </w:t>
      </w:r>
      <w:r w:rsidR="00212457" w:rsidRPr="00D311E6">
        <w:t>vizualizace</w:t>
      </w:r>
      <w:r w:rsidRPr="00D311E6">
        <w:t xml:space="preserve"> poskytuje </w:t>
      </w:r>
      <w:r w:rsidRPr="00D311E6">
        <w:fldChar w:fldCharType="begin"/>
      </w:r>
      <w:r w:rsidRPr="00D311E6">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Pr="00D311E6">
        <w:fldChar w:fldCharType="separate"/>
      </w:r>
      <w:r w:rsidRPr="00D311E6">
        <w:t>(Herman 2019)</w:t>
      </w:r>
      <w:r w:rsidRPr="00D311E6">
        <w:fldChar w:fldCharType="end"/>
      </w:r>
      <w:r w:rsidRPr="00D311E6">
        <w:t xml:space="preserve">. Jedná se o: topografická data a analýz nad nimi, 3D katastr, dokumentace a uchování kulturního dědictví, </w:t>
      </w:r>
      <w:r w:rsidR="00212457" w:rsidRPr="00D311E6">
        <w:t>virtuální turismus, výuka geografie, orientace a navigace v zastavěných oblastech</w:t>
      </w:r>
      <w:r w:rsidR="00212457">
        <w:t xml:space="preserve">, vizualizace v hydrologii, podpora při krizovém </w:t>
      </w:r>
      <w:r w:rsidR="00212457">
        <w:lastRenderedPageBreak/>
        <w:t xml:space="preserve">řízení, vojenské simulace, geologie a geofyzika, meteorologie a teplotní, hlukové, ekologické </w:t>
      </w:r>
      <w:r w:rsidR="003B54F9">
        <w:t>a hlukové</w:t>
      </w:r>
      <w:r w:rsidR="00212457">
        <w:t xml:space="preserve"> studie urbánních prostředí, modelování budov a facility management. </w:t>
      </w:r>
    </w:p>
    <w:p w14:paraId="1C5AABBA" w14:textId="77777777" w:rsidR="00B70690" w:rsidRDefault="00B70690" w:rsidP="00B70690">
      <w:pPr>
        <w:pStyle w:val="Normlnprvnodsazen"/>
        <w:ind w:firstLine="0"/>
        <w:rPr>
          <w:b/>
          <w:bCs/>
          <w:lang w:val="en-US"/>
        </w:rPr>
      </w:pPr>
      <w:r w:rsidRPr="00401020">
        <w:rPr>
          <w:b/>
          <w:bCs/>
          <w:lang w:val="en-US"/>
        </w:rPr>
        <w:t>VGE</w:t>
      </w:r>
    </w:p>
    <w:p w14:paraId="26DE51DE" w14:textId="54762761" w:rsidR="00BA3606" w:rsidRDefault="00B70690" w:rsidP="00A92BCE">
      <w:pPr>
        <w:pStyle w:val="Normlnprvnodsazen"/>
        <w:ind w:firstLine="0"/>
      </w:pPr>
      <w:r>
        <w:t xml:space="preserve">Koncept VGE, zkratka pro </w:t>
      </w:r>
      <w:r w:rsidR="00A92BCE">
        <w:t xml:space="preserve">virtuální geografická </w:t>
      </w:r>
      <w:r w:rsidR="003B54F9">
        <w:t>prostředí</w:t>
      </w:r>
      <w:r>
        <w:t xml:space="preserve">, představuje vývojový krok po dřívějších konceptualizacích jako "virtuální geografie." Tento termín byl poprvé formálně navržen na počátku 21. století a od té doby prošel významným vývojem. Moderní popis VGE je </w:t>
      </w:r>
    </w:p>
    <w:p w14:paraId="724CFC59" w14:textId="4A0490EC" w:rsidR="00B70690" w:rsidRPr="00BA3606" w:rsidRDefault="00BA3606" w:rsidP="00BA3606">
      <w:pPr>
        <w:pStyle w:val="Quote"/>
      </w:pPr>
      <w:r>
        <w:t>D</w:t>
      </w:r>
      <w:r w:rsidR="00B70690" w:rsidRPr="00BA3606">
        <w:rPr>
          <w:rStyle w:val="QuoteChar"/>
          <w:i/>
          <w:iCs/>
          <w:sz w:val="22"/>
        </w:rPr>
        <w:t>igitální geografické prostředí, které je generováno počítači a souvisejícími technologiemi, které uživatelům umožňují zažít a rozpoznat složité geografické systémy a provádět komplexní geografické analýzy. Toto prostředí zahrnuje</w:t>
      </w:r>
      <w:r w:rsidRPr="00BA3606">
        <w:rPr>
          <w:rStyle w:val="QuoteChar"/>
          <w:i/>
          <w:iCs/>
          <w:sz w:val="22"/>
        </w:rPr>
        <w:t xml:space="preserve"> </w:t>
      </w:r>
      <w:r w:rsidR="00B70690" w:rsidRPr="00BA3606">
        <w:rPr>
          <w:rStyle w:val="QuoteChar"/>
          <w:i/>
          <w:iCs/>
          <w:sz w:val="22"/>
        </w:rPr>
        <w:t xml:space="preserve">interakci mezi člověkem a počítačem, distribuované geografické modelování a simulace a síťovou </w:t>
      </w:r>
      <w:proofErr w:type="spellStart"/>
      <w:r w:rsidR="00B70690" w:rsidRPr="00BA3606">
        <w:rPr>
          <w:rStyle w:val="QuoteChar"/>
          <w:i/>
          <w:iCs/>
          <w:sz w:val="22"/>
        </w:rPr>
        <w:t>geo</w:t>
      </w:r>
      <w:proofErr w:type="spellEnd"/>
      <w:r w:rsidR="00B70690" w:rsidRPr="00BA3606">
        <w:rPr>
          <w:rStyle w:val="QuoteChar"/>
          <w:i/>
          <w:iCs/>
          <w:sz w:val="22"/>
        </w:rPr>
        <w:t>-kolaboraci</w:t>
      </w:r>
      <w:r>
        <w:t xml:space="preserve">. </w:t>
      </w:r>
      <w:r>
        <w:fldChar w:fldCharType="begin"/>
      </w:r>
      <w:r>
        <w:instrText xml:space="preserve"> ADDIN ZOTERO_ITEM CSL_CITATION {"citationID":"Yy7SIprR","properties":{"formattedCitation":"(Chen, Lin 2018)","plainCitation":"(Chen, Lin 2018)","noteIndex":0},"citationItems":[{"id":1926,"uris":["http://zotero.org/groups/4599106/items/9YCDBRZA"],"itemData":{"id":1926,"type":"article-journal","container-title":"International Journal of Digital Earth","DOI":"10.1080/17538947.2017.1419452","ISSN":"1753-8947","issue":"4","note":"publisher: Taylor &amp; Francis\n_eprint: https://www.tandfonline.com/doi/pdf/10.1080/17538947.2017.1419452","page":"329-333","source":"Taylor and Francis+NEJM","title":"Virtual geographic environments (VGEs): originating from or beyond virtual reality (VR)?","title-short":"Virtual geographic environments (VGEs)","volume":"11","author":[{"family":"Chen","given":"Min"},{"family":"Lin","given":"Hui"}],"issued":{"date-parts":[["2018",4,3]]},"citation-key":"chenVirtualGeographicEnvironments2018"}}],"schema":"https://github.com/citation-style-language/schema/raw/master/csl-citation.json"} </w:instrText>
      </w:r>
      <w:r>
        <w:fldChar w:fldCharType="separate"/>
      </w:r>
      <w:r w:rsidRPr="00BA3606">
        <w:t>(Chen, Lin 2018)</w:t>
      </w:r>
      <w:r>
        <w:fldChar w:fldCharType="end"/>
      </w:r>
    </w:p>
    <w:p w14:paraId="74FD1333" w14:textId="5910587B" w:rsidR="00B70690" w:rsidRDefault="00B70690" w:rsidP="00BA3606">
      <w:pPr>
        <w:pStyle w:val="Normlnprvnodsazen"/>
      </w:pPr>
      <w:r>
        <w:t xml:space="preserve">VGE </w:t>
      </w:r>
      <w:r w:rsidR="00BA3606">
        <w:t>by mělo zrcadlit</w:t>
      </w:r>
      <w:r>
        <w:t xml:space="preserve"> skutečné geografické prostředí ve virtuálním světě, </w:t>
      </w:r>
      <w:r w:rsidR="00BA3606">
        <w:t xml:space="preserve">a zároveň umožňovat </w:t>
      </w:r>
      <w:r>
        <w:t>uživatelům vizuálně vnímat a zkoumat</w:t>
      </w:r>
      <w:r w:rsidR="00BA3606">
        <w:t xml:space="preserve"> analýzy </w:t>
      </w:r>
      <w:r>
        <w:t xml:space="preserve">v rámci virtuálního světa. </w:t>
      </w:r>
      <w:r w:rsidR="00BA3606">
        <w:t xml:space="preserve">VGE by tohoto měli dosáhnout skrze </w:t>
      </w:r>
      <w:r>
        <w:t xml:space="preserve">kombinaci tradičního geografického informačního systému (GIS) s technologiemi pro </w:t>
      </w:r>
      <w:r w:rsidR="00BA3606">
        <w:t>imerzní</w:t>
      </w:r>
      <w:r>
        <w:t xml:space="preserve"> vizualizaci.</w:t>
      </w:r>
      <w:r w:rsidR="00A92BCE">
        <w:t xml:space="preserve"> </w:t>
      </w:r>
      <w:r w:rsidR="00A92BCE">
        <w:fldChar w:fldCharType="begin"/>
      </w:r>
      <w:r w:rsidR="00A92BCE">
        <w:instrText xml:space="preserve"> ADDIN ZOTERO_ITEM CSL_CITATION {"citationID":"7NJNQB24","properties":{"formattedCitation":"(\\uc0\\u199{}\\uc0\\u246{}ltekin et al. 2020a)","plainCitation":"(Çöltekin et al. 2020a)","noteIndex":0},"citationItems":[{"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schema":"https://github.com/citation-style-language/schema/raw/master/csl-citation.json"} </w:instrText>
      </w:r>
      <w:r w:rsidR="00A92BCE">
        <w:fldChar w:fldCharType="separate"/>
      </w:r>
      <w:r w:rsidR="00A92BCE" w:rsidRPr="00A92BCE">
        <w:rPr>
          <w:rFonts w:cs="Times New Roman"/>
          <w:szCs w:val="24"/>
        </w:rPr>
        <w:t>(Çöltekin et al. 2020a)</w:t>
      </w:r>
      <w:r w:rsidR="00A92BCE">
        <w:fldChar w:fldCharType="end"/>
      </w:r>
    </w:p>
    <w:p w14:paraId="5E51B8AA" w14:textId="3A896AED" w:rsidR="00B70690" w:rsidRDefault="00B70690" w:rsidP="00A92BCE">
      <w:pPr>
        <w:pStyle w:val="Normlnprvnodsazen"/>
      </w:pPr>
      <w:r>
        <w:t>VGE lze rozčlenit do čtyř hlavních</w:t>
      </w:r>
      <w:r w:rsidR="00BA3606">
        <w:t xml:space="preserve"> </w:t>
      </w:r>
      <w:r w:rsidR="00A92BCE">
        <w:t xml:space="preserve">komponentů </w:t>
      </w:r>
      <w:r w:rsidR="00A92BCE">
        <w:fldChar w:fldCharType="begin"/>
      </w:r>
      <w:r w:rsidR="00A92BCE">
        <w:instrText xml:space="preserve"> ADDIN ZOTERO_ITEM CSL_CITATION {"citationID":"P9EUtrmY","properties":{"formattedCitation":"(Lin, Chen, Lu 2013)","plainCitation":"(Lin, Chen, Lu 2013)","noteIndex":0},"citationItems":[{"id":1928,"uris":["http://zotero.org/groups/4599106/items/SUZ7C3PV"],"itemData":{"id":1928,"type":"article-journal","abstract":"A virtual geographic environment (VGE) is a type of workspace for computer-aided geographic experiments (CAGEs) and geographic analyses. By supporting geo-visualization, geo-simulation, geo-collaboration, and human participation, it provides open virtual environments that correspond to the real world to assist computer-aided geographic experiments involving both the physical and human dimensions. Based on a discussion of how VGEs can contribute to CAGEs and geographic analyses, this article proposes a clear, systematic framework for VGEs. Four subenvironments are discussed according to their different functions, pertinent issues, and corresponding solutions: (1) the data environment, (2) the modeling and simulation environment, (3) the interactive environment, and (4) the collaborative environment. Furthermore, a case on the simulation of air pollution and its analysis at different geographic scales is used to demonstrate VGEs’ ability to facilitate computer-aided geographic experiments.","container-title":"Annals of the Association of American Geographers","DOI":"10.1080/00045608.2012.689234","ISSN":"0004-5608","issue":"3","note":"publisher: Routledge\n_eprint: https://doi.org/10.1080/00045608.2012.689234","page":"465-482","source":"Taylor and Francis+NEJM","title":"Virtual Geographic Environment: A Workspace for Computer-Aided Geographic Experiments","title-short":"Virtual Geographic Environment","volume":"103","author":[{"family":"Lin","given":"Hui"},{"family":"Chen","given":"Min"},{"family":"Lu","given":"Guonian"}],"issued":{"date-parts":[["2013",5,1]]},"citation-key":"linVirtualGeographicEnvironment2013"}}],"schema":"https://github.com/citation-style-language/schema/raw/master/csl-citation.json"} </w:instrText>
      </w:r>
      <w:r w:rsidR="00A92BCE">
        <w:fldChar w:fldCharType="separate"/>
      </w:r>
      <w:r w:rsidR="00A92BCE" w:rsidRPr="00A92BCE">
        <w:t>(Lin, Chen, Lu 2013)</w:t>
      </w:r>
      <w:r w:rsidR="00A92BCE">
        <w:fldChar w:fldCharType="end"/>
      </w:r>
      <w:r>
        <w:t xml:space="preserve">: </w:t>
      </w:r>
      <w:r w:rsidRPr="009F23F8">
        <w:rPr>
          <w:b/>
          <w:bCs/>
        </w:rPr>
        <w:t>datový prostor</w:t>
      </w:r>
      <w:r>
        <w:t xml:space="preserve">, </w:t>
      </w:r>
      <w:r w:rsidRPr="009F23F8">
        <w:rPr>
          <w:b/>
          <w:bCs/>
        </w:rPr>
        <w:t>prostor pro modelování a simulace</w:t>
      </w:r>
      <w:r>
        <w:t xml:space="preserve">, </w:t>
      </w:r>
      <w:r w:rsidRPr="009F23F8">
        <w:rPr>
          <w:b/>
          <w:bCs/>
        </w:rPr>
        <w:t>prostor pro interakci</w:t>
      </w:r>
      <w:r>
        <w:t xml:space="preserve"> a </w:t>
      </w:r>
      <w:r w:rsidRPr="009F23F8">
        <w:rPr>
          <w:b/>
          <w:bCs/>
        </w:rPr>
        <w:t>prostor pro spolupráci</w:t>
      </w:r>
      <w:r>
        <w:t>. Data jsou v datovém prostoru organizována, manipulována a vizualizována, aby vytvořila digitální infrastrukturu pro VGE. Modelování a simulace jsou klíčovými prostředky pro moderní geografický výzkum, a VGE tuto technologii integrují. Interakce ve VGE vyžaduje odlišné myšlení než u desktopových počítačů, protože cílem je vytvořit zážitky srovnatelné se skutečným světem. Prostředí pro spolupráci umožňuje interakce mezi uživateli a je klíčem k řešení složitých geografických problémů pomocí spolupráce napříč různými oblastmi a odvětvími</w:t>
      </w:r>
      <w:r w:rsidR="00D311E6">
        <w:t xml:space="preserve"> </w:t>
      </w:r>
      <w:r w:rsidR="00D311E6">
        <w:fldChar w:fldCharType="begin"/>
      </w:r>
      <w:r w:rsidR="00D311E6">
        <w:instrText xml:space="preserve"> ADDIN ZOTERO_ITEM CSL_CITATION {"citationID":"iXZaXgd8","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D311E6">
        <w:fldChar w:fldCharType="separate"/>
      </w:r>
      <w:r w:rsidR="00D311E6" w:rsidRPr="00D311E6">
        <w:t>(Guo, Goodchild, Annoni 2020)</w:t>
      </w:r>
      <w:r w:rsidR="00D311E6">
        <w:fldChar w:fldCharType="end"/>
      </w:r>
      <w:r>
        <w:t>.</w:t>
      </w:r>
    </w:p>
    <w:p w14:paraId="56B637F9" w14:textId="6786F791" w:rsidR="00B70690" w:rsidRDefault="00A92BCE" w:rsidP="009F23F8">
      <w:pPr>
        <w:pStyle w:val="Normlnprvnodsazen"/>
      </w:pPr>
      <w:r>
        <w:t xml:space="preserve">VGE je tedy možné chápat jako virtuální pracovny pro </w:t>
      </w:r>
      <w:r w:rsidR="009F23F8">
        <w:t xml:space="preserve">spolupráci na tvorbě analýz, vizualizací a následných interpretací nad geografickými daty. Tato práce bude zaměřena na určité aspekty datového prostoru, prostoru pro interakci a případě prostorou pro spolupráci. Cílem této práce není vytvořit kompletní VGE, ale představit možnosti a omezení současných technologií, které mohou být při budoucí tvorbě VGE využity. </w:t>
      </w:r>
    </w:p>
    <w:p w14:paraId="289EC07E" w14:textId="002641C8" w:rsid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54D30151" w14:textId="5CD791E1" w:rsidR="00573340" w:rsidRPr="00573340" w:rsidRDefault="00573340" w:rsidP="00212457">
      <w:pPr>
        <w:pStyle w:val="Normlnprvnodsazen"/>
        <w:ind w:firstLine="0"/>
        <w:rPr>
          <w:lang w:eastAsia="en-US"/>
        </w:rPr>
      </w:pPr>
      <w:r>
        <w:rPr>
          <w:lang w:eastAsia="en-US"/>
        </w:rPr>
        <w:t xml:space="preserve">Digital </w:t>
      </w:r>
      <w:proofErr w:type="spellStart"/>
      <w:r>
        <w:rPr>
          <w:lang w:eastAsia="en-US"/>
        </w:rPr>
        <w:t>Earth</w:t>
      </w:r>
      <w:proofErr w:type="spellEnd"/>
      <w:r>
        <w:rPr>
          <w:lang w:eastAsia="en-US"/>
        </w:rPr>
        <w:t xml:space="preserve"> (dále jen DE) </w:t>
      </w:r>
      <w:r w:rsidRPr="00573340">
        <w:rPr>
          <w:lang w:eastAsia="en-US"/>
        </w:rPr>
        <w:t xml:space="preserve">je popisována jako virtuální </w:t>
      </w:r>
      <w:r>
        <w:rPr>
          <w:lang w:eastAsia="en-US"/>
        </w:rPr>
        <w:t>atlas (</w:t>
      </w:r>
      <w:r w:rsidRPr="009F23F8">
        <w:rPr>
          <w:i/>
          <w:iCs/>
          <w:lang w:eastAsia="en-US"/>
        </w:rPr>
        <w:t>globe</w:t>
      </w:r>
      <w:r>
        <w:rPr>
          <w:lang w:eastAsia="en-US"/>
        </w:rPr>
        <w:t xml:space="preserve"> – ve smyslu celé </w:t>
      </w:r>
      <w:r w:rsidR="009F23F8">
        <w:rPr>
          <w:lang w:eastAsia="en-US"/>
        </w:rPr>
        <w:t>země</w:t>
      </w:r>
      <w:r>
        <w:rPr>
          <w:lang w:eastAsia="en-US"/>
        </w:rPr>
        <w:t xml:space="preserve">) </w:t>
      </w:r>
      <w:r w:rsidRPr="00573340">
        <w:rPr>
          <w:lang w:eastAsia="en-US"/>
        </w:rPr>
        <w:t>sestavená z masivních dat pozorování Země s více rozlišeními, více časovými obdobími, různými typy dat o Zemi a spřízněnými analytickými algoritmy a modely</w:t>
      </w:r>
      <w:r>
        <w:rPr>
          <w:lang w:eastAsia="en-US"/>
        </w:rPr>
        <w:t xml:space="preserve"> </w:t>
      </w:r>
      <w:r>
        <w:rPr>
          <w:lang w:eastAsia="en-US"/>
        </w:rPr>
        <w:fldChar w:fldCharType="begin"/>
      </w:r>
      <w:r>
        <w:rPr>
          <w:lang w:eastAsia="en-US"/>
        </w:rPr>
        <w:instrText xml:space="preserve"> ADDIN ZOTERO_ITEM CSL_CITATION {"citationID":"YX2ImDvQ","properties":{"formattedCitation":"(Goodchild 2013; Grossner, Goodchild, Clarke 2008; Guo, Goodchild, Annoni 2020)","plainCitation":"(Goodchild 2013; Grossner, Goodchild, Clarke 2008; Guo, Goodchild, Annoni 2020)","noteIndex":0},"citationItems":[{"id":1922,"uris":["http://zotero.org/groups/4599106/items/3QJL8KU4"],"itemData":{"id":1922,"type":"article-journal","abstract":"Big data is distinguished by volume, velocity, and variety. A large proportion of all big data is likely to be geographically referenced, and much may be real time. While examples can be found of high-quality big data, problems arise in meeting the normal scientific standards of replicability and rigorous sampling. These standards can be relaxed in certain stages of science, during hypothesis generation and exploration. Three methods of quality improvement and assurance are proposed. Only the third is sufficiently robust and rapid, especially in time-critical situations.","container-title":"Dialogues in Human Geography","DOI":"10.1177/2043820613513392","ISSN":"2043-8206","issue":"3","language":"en","note":"publisher: SAGE Publications","page":"280-284","source":"SAGE Journals","title":"The quality of big (geo)data","volume":"3","author":[{"family":"Goodchild","given":"Michael F"}],"issued":{"date-parts":[["2013",11,1]]},"citation-key":"goodchildQualityBigGeo2013"}},{"id":1923,"uris":["http://zotero.org/groups/4599106/items/Z6CXXYFC"],"itemData":{"id":1923,"type":"article-journal","abstract":"In a 1998 speech before the California Science Center in Los Angeles, then US Vice-President Al Gore called for a global undertaking to build a multi-faceted computing system for education and research, which he termed “Digital Earth.” The vision was that of a system providing access to what is known about the planet and its inhabitants’ activities – currently and for any time in history – via responses to queries and exploratory tools. Furthermore, it would accommodate modeling extensions for predicting future conditions. Organized efforts towards realizing that vision have diminished significantly since 2001, but progress on key requisites has been made. As the 10 year anniversary of that influential speech approaches, we re-examine it from the perspective of a systematic software design process and find the envisioned system to be in many respects inclusive of concepts of distributed geolibraries and digital atlases. A preliminary definition for a particular digital earth system as: “a comprehensive, distributed geographic information and knowledge organization system,” is offered and discussed. We suggest that resumption of earlier design and focused research efforts can and should be undertaken, and may prove a worthwhile “Grand Challenge” for the GIScience community.","container-title":"T. GIS","DOI":"10.1111/j.1467-9671.2008.01090.x","journalAbbreviation":"T. GIS","page":"145-160","source":"ResearchGate","title":"Defining a Digital Earth System","volume":"12","author":[{"family":"Grossner","given":"Karl"},{"family":"Goodchild","given":"Michael"},{"family":"Clarke","given":"Keith"}],"issued":{"date-parts":[["2008",2,1]]},"citation-key":"grossnerDefiningDigitalEarth2008"}},{"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Pr>
          <w:lang w:eastAsia="en-US"/>
        </w:rPr>
        <w:fldChar w:fldCharType="separate"/>
      </w:r>
      <w:r w:rsidRPr="00573340">
        <w:t>(Goodchild 2013; Grossner, Goodchild, Clarke 2008; Guo, Goodchild, Annoni 2020)</w:t>
      </w:r>
      <w:r>
        <w:rPr>
          <w:lang w:eastAsia="en-US"/>
        </w:rPr>
        <w:fldChar w:fldCharType="end"/>
      </w:r>
      <w:r w:rsidRPr="00573340">
        <w:rPr>
          <w:lang w:eastAsia="en-US"/>
        </w:rPr>
        <w:t xml:space="preserve">. Z vědeckého hlediska má Digitální Země dvě základní aspekty. Zaprvé, Digitální Země představuje rozsáhlý systém dat a informací, který agreguje a prezentuje data a informace týkající se Země. Navíc je Digitální Země virtuálním systémem Země, který může provádět simulace systému a podporu rozhodování pro složité </w:t>
      </w:r>
      <w:proofErr w:type="spellStart"/>
      <w:r w:rsidRPr="00573340">
        <w:rPr>
          <w:lang w:eastAsia="en-US"/>
        </w:rPr>
        <w:t>geovědní</w:t>
      </w:r>
      <w:proofErr w:type="spellEnd"/>
      <w:r w:rsidRPr="00573340">
        <w:rPr>
          <w:lang w:eastAsia="en-US"/>
        </w:rPr>
        <w:t xml:space="preserve"> procesy a socioekonomické jevy</w:t>
      </w:r>
      <w:r w:rsidR="00B2682C">
        <w:rPr>
          <w:lang w:eastAsia="en-US"/>
        </w:rPr>
        <w:t xml:space="preserve"> </w:t>
      </w:r>
      <w:r w:rsidR="00B2682C">
        <w:rPr>
          <w:lang w:eastAsia="en-US"/>
        </w:rPr>
        <w:fldChar w:fldCharType="begin"/>
      </w:r>
      <w:r w:rsidR="00B2682C">
        <w:rPr>
          <w:lang w:eastAsia="en-US"/>
        </w:rPr>
        <w:instrText xml:space="preserve"> ADDIN ZOTERO_ITEM CSL_CITATION {"citationID":"RmOlzVy7","properties":{"formattedCitation":"(Guo, Goodchild, Annoni 2020)","plainCitation":"(Guo, Goodchild, Annoni 2020)","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schema":"https://github.com/citation-style-language/schema/raw/master/csl-citation.json"} </w:instrText>
      </w:r>
      <w:r w:rsidR="00B2682C">
        <w:rPr>
          <w:lang w:eastAsia="en-US"/>
        </w:rPr>
        <w:fldChar w:fldCharType="separate"/>
      </w:r>
      <w:r w:rsidR="00B2682C" w:rsidRPr="00B2682C">
        <w:t>(Guo, Goodchild, Annoni 2020)</w:t>
      </w:r>
      <w:r w:rsidR="00B2682C">
        <w:rPr>
          <w:lang w:eastAsia="en-US"/>
        </w:rPr>
        <w:fldChar w:fldCharType="end"/>
      </w:r>
      <w:r w:rsidR="00B2682C">
        <w:rPr>
          <w:lang w:eastAsia="en-US"/>
        </w:rPr>
        <w:t xml:space="preserve">. </w:t>
      </w:r>
      <w:r>
        <w:rPr>
          <w:lang w:eastAsia="en-US"/>
        </w:rPr>
        <w:t xml:space="preserve"> </w:t>
      </w:r>
      <w:r w:rsidR="009F23F8">
        <w:rPr>
          <w:lang w:eastAsia="en-US"/>
        </w:rPr>
        <w:t xml:space="preserve">Z hlediska VGE se jedná o další abstrakci nad konceptem VGE. </w:t>
      </w:r>
    </w:p>
    <w:p w14:paraId="2714887E" w14:textId="454A1A9B" w:rsidR="008D1D5F" w:rsidRDefault="008D1D5F" w:rsidP="008D1D5F">
      <w:pPr>
        <w:pStyle w:val="Malnadpis"/>
      </w:pPr>
      <w:proofErr w:type="spellStart"/>
      <w:r w:rsidRPr="001F6849">
        <w:t>Metaverse</w:t>
      </w:r>
      <w:proofErr w:type="spellEnd"/>
    </w:p>
    <w:p w14:paraId="6076359C" w14:textId="14E70136" w:rsidR="006A7E8F" w:rsidRPr="00FC59D6" w:rsidRDefault="006A7E8F" w:rsidP="00FC59D6">
      <w:pPr>
        <w:pStyle w:val="Malnadpis"/>
        <w:rPr>
          <w:b w:val="0"/>
          <w:bCs/>
        </w:rPr>
      </w:pPr>
      <w:r w:rsidRPr="00FC59D6">
        <w:rPr>
          <w:b w:val="0"/>
          <w:bCs/>
        </w:rPr>
        <w:t xml:space="preserve">Podobně jako v případě definice virtuální reality, i koncept </w:t>
      </w:r>
      <w:proofErr w:type="spellStart"/>
      <w:r w:rsidRPr="00FC59D6">
        <w:rPr>
          <w:b w:val="0"/>
          <w:bCs/>
        </w:rPr>
        <w:t>Metaverse</w:t>
      </w:r>
      <w:proofErr w:type="spellEnd"/>
      <w:r w:rsidRPr="00FC59D6">
        <w:rPr>
          <w:b w:val="0"/>
          <w:bCs/>
        </w:rPr>
        <w:t xml:space="preserve"> je </w:t>
      </w:r>
      <w:r w:rsidR="009F23F8">
        <w:rPr>
          <w:b w:val="0"/>
          <w:bCs/>
        </w:rPr>
        <w:t>obtížně definovatelný</w:t>
      </w:r>
      <w:r w:rsidRPr="00FC59D6">
        <w:rPr>
          <w:b w:val="0"/>
          <w:bCs/>
        </w:rPr>
        <w:t xml:space="preserve"> a jeho význam se mění v závislosti na perspektivě a kontextu. Existuje mnoho různých názorů a přístupů k tomu, co </w:t>
      </w:r>
      <w:proofErr w:type="spellStart"/>
      <w:r w:rsidRPr="00FC59D6">
        <w:rPr>
          <w:b w:val="0"/>
          <w:bCs/>
        </w:rPr>
        <w:t>Metaverse</w:t>
      </w:r>
      <w:proofErr w:type="spellEnd"/>
      <w:r w:rsidRPr="00FC59D6">
        <w:rPr>
          <w:b w:val="0"/>
          <w:bCs/>
        </w:rPr>
        <w:t xml:space="preserve"> skutečně představuje</w:t>
      </w:r>
      <w:r w:rsidR="00FC59D6" w:rsidRPr="00FC59D6">
        <w:rPr>
          <w:b w:val="0"/>
          <w:bCs/>
        </w:rPr>
        <w:t xml:space="preserve"> </w:t>
      </w:r>
      <w:r w:rsidRPr="00FC59D6">
        <w:rPr>
          <w:b w:val="0"/>
          <w:bCs/>
        </w:rPr>
        <w:t xml:space="preserve">Jedním z aspektů, který ilustruje nejednoznačnost </w:t>
      </w:r>
      <w:proofErr w:type="spellStart"/>
      <w:r w:rsidRPr="00FC59D6">
        <w:rPr>
          <w:b w:val="0"/>
          <w:bCs/>
        </w:rPr>
        <w:t>Metaverse</w:t>
      </w:r>
      <w:proofErr w:type="spellEnd"/>
      <w:r w:rsidRPr="00FC59D6">
        <w:rPr>
          <w:b w:val="0"/>
          <w:bCs/>
        </w:rPr>
        <w:t xml:space="preserve">, je různorodost definic a pohledů na tento koncept. Někteří ho vidí </w:t>
      </w:r>
      <w:r w:rsidRPr="00FC59D6">
        <w:rPr>
          <w:b w:val="0"/>
          <w:bCs/>
        </w:rPr>
        <w:lastRenderedPageBreak/>
        <w:t xml:space="preserve">jako kolektivní termín pro digitální trojrozměrné světy, zatímco jiní vnímají </w:t>
      </w:r>
      <w:proofErr w:type="spellStart"/>
      <w:r w:rsidRPr="00FC59D6">
        <w:rPr>
          <w:b w:val="0"/>
          <w:bCs/>
        </w:rPr>
        <w:t>Metaverse</w:t>
      </w:r>
      <w:proofErr w:type="spellEnd"/>
      <w:r w:rsidRPr="00FC59D6">
        <w:rPr>
          <w:b w:val="0"/>
          <w:bCs/>
        </w:rPr>
        <w:t xml:space="preserve"> jako potenciální následující generaci internetu, která by mohla definovat Web 3.0 nebo se alespoň stát jeho součástí. Existují také představy o </w:t>
      </w:r>
      <w:proofErr w:type="spellStart"/>
      <w:r w:rsidRPr="00FC59D6">
        <w:rPr>
          <w:b w:val="0"/>
          <w:bCs/>
        </w:rPr>
        <w:t>Metaverse</w:t>
      </w:r>
      <w:proofErr w:type="spellEnd"/>
      <w:r w:rsidRPr="00FC59D6">
        <w:rPr>
          <w:b w:val="0"/>
          <w:bCs/>
        </w:rPr>
        <w:t xml:space="preserve"> jako o verzi internetu, kterým se člověk může procházet</w:t>
      </w:r>
      <w:r w:rsidR="00FC59D6" w:rsidRPr="00FC59D6">
        <w:rPr>
          <w:b w:val="0"/>
          <w:bCs/>
        </w:rPr>
        <w:t xml:space="preserve"> a „být v něm“ </w:t>
      </w:r>
      <w:r w:rsidR="00FC59D6" w:rsidRPr="00FC59D6">
        <w:rPr>
          <w:b w:val="0"/>
          <w:bCs/>
        </w:rPr>
        <w:fldChar w:fldCharType="begin"/>
      </w:r>
      <w:r w:rsidR="00FC59D6" w:rsidRPr="00FC59D6">
        <w:rPr>
          <w:b w:val="0"/>
          <w:bCs/>
        </w:rPr>
        <w:instrText xml:space="preserve"> ADDIN ZOTERO_ITEM CSL_CITATION {"citationID":"O78dQxPa","properties":{"formattedCitation":"(Kiong 2022; Newton 2021)","plainCitation":"(Kiong 2022; Newton 2021)","noteIndex":0},"citationItems":[{"id":1920,"uris":["http://zotero.org/groups/4599106/items/9F7IKPB4"],"itemData":{"id":1920,"type":"book","abstract":"In recent months, the term metaverse has become the newest buzzword in the crypto and gaming space, and start-ups venturing into metaverse have been mushrooming around the globe. These start-ups were able to attract investments from angel investors and VCs. The biggest news this year was the direct listing of Roblox on the New York Stock Exchange in which the company’s stock closed at $69.50 per share, giving the company a market cap of $38.26 billion. Another sensational story was Epic Games, the company that built Unreal Engine and the popular metaverse game Fortnite. At the time of writing, Epic Games has just completed a $1 billion round of funding to support the long-term vision for the metaverse.But all these developments paled in comparison to Facebook changed its name to Meta on 29th Oct 2021, boldly announced its official entry into the metaverse. This was a game-changing milestone, which not only showed that Zuckerberg has continuously strengthened his worldview that \"the metaverse is the next stop of the Internet\", but also raised the metaverse to the same level of ambition as Musk’s vision of colonizing Mars and Google’s project to radically extend the human lifespan.Though metaverses have existed for more than two decades particularly in the gaming space like the famous Second Life, Fortnite, Roblox and more, it was neither widely known nor adopted outside the gaming industry. However, with the meteoric rise of the DeFi and NFT applications in the last two years, metaverse suddenly became a buzzword as metaverse platforms were mushrooming by integrating DeFi and NFT into GameFi to create sensational 3D VR experiences and allow users to monetize while playing (aka Play to Earn).Besides gaming, the latest trend shows that there is immense potential in business and commercial metaverse applications. Industries such as tourism, real estate, medicine, engineering, education, event management, manufacturing, town planning and more could benefit greatly from Metaverse. As Metaverse is evolving fast, I have written this book to help you gain a better understanding of the metaverse as well as how to invest in metaverse projects to gain profits from NFT trading, DeFi staking and Play to Earn.","ISBN":"9798798340927","language":"English","number-of-pages":"122","publisher":"Independently published","source":"Amazon","title":"Metaverse Made Easy: A Beginner's Guide to the Metaverse: Everything you need to know about Metaverse, NFT and GameFi","title-short":"Metaverse Made Easy","author":[{"family":"Kiong","given":"Dr Liew Voon"}],"issued":{"date-parts":[["2022",1,9]]},"citation-key":"kiongMetaverseMadeEasy2022"}},{"id":1918,"uris":["http://zotero.org/groups/4599106/items/AXABFZ7A"],"itemData":{"id":1918,"type":"webpage","abstract":"An interview with the CEO about his most sci-fi speculation.","container-title":"The Verge","language":"en-US","title":"Mark Zuckerberg is betting Facebook’s future on the metaverse","URL":"https://www.theverge.com/22588022/mark-zuckerberg-facebook-ceo-metaverse-interview","author":[{"family":"Newton","given":"Casey"}],"accessed":{"date-parts":[["2023",9,1]]},"issued":{"date-parts":[["2021",7,22]]},"citation-key":"newtonMarkZuckerbergBetting2021"}}],"schema":"https://github.com/citation-style-language/schema/raw/master/csl-citation.json"} </w:instrText>
      </w:r>
      <w:r w:rsidR="00FC59D6" w:rsidRPr="00FC59D6">
        <w:rPr>
          <w:b w:val="0"/>
          <w:bCs/>
        </w:rPr>
        <w:fldChar w:fldCharType="separate"/>
      </w:r>
      <w:r w:rsidR="00FC59D6" w:rsidRPr="00FC59D6">
        <w:rPr>
          <w:b w:val="0"/>
          <w:bCs/>
        </w:rPr>
        <w:t>(Kiong 2022; Newton 2021)</w:t>
      </w:r>
      <w:r w:rsidR="00FC59D6" w:rsidRPr="00FC59D6">
        <w:rPr>
          <w:b w:val="0"/>
          <w:bCs/>
        </w:rPr>
        <w:fldChar w:fldCharType="end"/>
      </w:r>
      <w:r w:rsidR="00FC59D6">
        <w:rPr>
          <w:b w:val="0"/>
          <w:bCs/>
        </w:rPr>
        <w:t>.</w:t>
      </w:r>
      <w:r w:rsidR="00FC59D6" w:rsidRPr="00FC59D6">
        <w:rPr>
          <w:b w:val="0"/>
          <w:bCs/>
        </w:rPr>
        <w:t xml:space="preserve"> </w:t>
      </w:r>
      <w:r w:rsidR="00FC59D6">
        <w:rPr>
          <w:b w:val="0"/>
          <w:bCs/>
        </w:rPr>
        <w:t xml:space="preserve">Dále je </w:t>
      </w:r>
      <w:proofErr w:type="spellStart"/>
      <w:r w:rsidR="00FC59D6">
        <w:rPr>
          <w:b w:val="0"/>
          <w:bCs/>
        </w:rPr>
        <w:t>metaverse</w:t>
      </w:r>
      <w:proofErr w:type="spellEnd"/>
      <w:r w:rsidR="00FC59D6">
        <w:rPr>
          <w:b w:val="0"/>
          <w:bCs/>
        </w:rPr>
        <w:t xml:space="preserve"> často spojován s MMORPG počítačovými hrami, jelikož koncept individuálních virtuálních světů umožňujících sociální interakce odpovídá představám o </w:t>
      </w:r>
      <w:proofErr w:type="spellStart"/>
      <w:r w:rsidR="00FC59D6">
        <w:rPr>
          <w:b w:val="0"/>
          <w:bCs/>
        </w:rPr>
        <w:t>Metaverse</w:t>
      </w:r>
      <w:proofErr w:type="spellEnd"/>
      <w:r w:rsidR="00FC59D6">
        <w:rPr>
          <w:b w:val="0"/>
          <w:bCs/>
        </w:rPr>
        <w:t xml:space="preserve">. </w:t>
      </w:r>
      <w:r w:rsidR="00FC59D6" w:rsidRPr="00FC59D6">
        <w:rPr>
          <w:b w:val="0"/>
          <w:bCs/>
        </w:rPr>
        <w:t xml:space="preserve">Autoři </w:t>
      </w:r>
      <w:r w:rsidR="00FC59D6" w:rsidRPr="00FC59D6">
        <w:rPr>
          <w:b w:val="0"/>
          <w:bCs/>
        </w:rPr>
        <w:fldChar w:fldCharType="begin"/>
      </w:r>
      <w:r w:rsidR="00FC59D6" w:rsidRPr="00FC59D6">
        <w:rPr>
          <w:b w:val="0"/>
          <w:bCs/>
        </w:rPr>
        <w:instrText xml:space="preserve"> ADDIN ZOTERO_ITEM CSL_CITATION {"citationID":"uWtNAC0V","properties":{"formattedCitation":"(Ritterbusch, Teichmann 2023)","plainCitation":"(Ritterbusch, Teichmann 2023)","noteIndex":0},"citationItems":[{"id":1915,"uris":["http://zotero.org/groups/4599106/items/2V54YDUQ"],"itemData":{"id":1915,"type":"article-journal","abstract":"The term Metaverse is emerging as a result of the late push by multinational technology conglomerates and a recent surge of interest in Web 3.0, Blockchain, NFT, and Cryptocurrencies. From a scientific point of view, there is no definite consensus on what the Metaverse will be like. This paper collects, analyzes, and synthesizes scientific definitions and the accompanying major characteristics of the Metaverse using the methodology of a Systematic Literature Review (SLR). Two revised definitions for the Metaverse are presented, both condensing the key attributes, where the first one is rather simplistic holistic describing “a three-dimensional online environment in which users represented by avatars interact with each other in virtual spaces decoupled from the real physical world”. In contrast, the second definition is specified in a more detailed manner in the paper and further discussed. These comprehensive definitions offer specialized and general scholars an application within and beyond the scientific context of the system science, information system science, computer science, and business informatics, by also introducing open research challenges. Furthermore, an outlook on the social, economic, and technical implications is given, and the preconditions that are necessary for a successful implementation are discussed.","container-title":"IEEE Access","DOI":"10.1109/ACCESS.2023.3241809","ISSN":"2169-3536","note":"event-title: IEEE Access","page":"12368-12377","source":"IEEE Xplore","title":"Defining the Metaverse: A Systematic Literature Review","title-short":"Defining the Metaverse","volume":"11","author":[{"family":"Ritterbusch","given":"Georg David"},{"family":"Teichmann","given":"Malte Rolf"}],"issued":{"date-parts":[["2023"]]},"citation-key":"ritterbuschDefiningMetaverseSystematic2023"}}],"schema":"https://github.com/citation-style-language/schema/raw/master/csl-citation.json"} </w:instrText>
      </w:r>
      <w:r w:rsidR="00FC59D6" w:rsidRPr="00FC59D6">
        <w:rPr>
          <w:b w:val="0"/>
          <w:bCs/>
        </w:rPr>
        <w:fldChar w:fldCharType="separate"/>
      </w:r>
      <w:r w:rsidR="00FC59D6" w:rsidRPr="00FC59D6">
        <w:rPr>
          <w:b w:val="0"/>
          <w:bCs/>
        </w:rPr>
        <w:t>(Ritterbusch, Teichmann 2023)</w:t>
      </w:r>
      <w:r w:rsidR="00FC59D6" w:rsidRPr="00FC59D6">
        <w:rPr>
          <w:b w:val="0"/>
          <w:bCs/>
        </w:rPr>
        <w:fldChar w:fldCharType="end"/>
      </w:r>
      <w:r w:rsidR="00FC59D6" w:rsidRPr="00FC59D6">
        <w:rPr>
          <w:b w:val="0"/>
          <w:bCs/>
        </w:rPr>
        <w:t xml:space="preserve"> na základě systematického průzkumu literatury vytvořili definici:</w:t>
      </w:r>
    </w:p>
    <w:p w14:paraId="0D85C82F" w14:textId="53D19CFD" w:rsidR="00B70690" w:rsidRDefault="00FC59D6" w:rsidP="003B54F9">
      <w:pPr>
        <w:pStyle w:val="Quote"/>
      </w:pPr>
      <w:proofErr w:type="spellStart"/>
      <w:r w:rsidRPr="00FC59D6">
        <w:t>Metaverse</w:t>
      </w:r>
      <w:proofErr w:type="spellEnd"/>
      <w:r w:rsidRPr="00FC59D6">
        <w:t xml:space="preserve">, </w:t>
      </w:r>
      <w:r>
        <w:t>spojení</w:t>
      </w:r>
      <w:r w:rsidRPr="00FC59D6">
        <w:t xml:space="preserve"> slov "meta"</w:t>
      </w:r>
      <w:r>
        <w:t xml:space="preserve"> </w:t>
      </w:r>
      <w:r w:rsidRPr="00FC59D6">
        <w:t xml:space="preserve">a "vesmír", popisuje (decentralizovaný) trojrozměrný online prostor, který je trvalý a </w:t>
      </w:r>
      <w:r>
        <w:t>imerzní</w:t>
      </w:r>
      <w:r w:rsidRPr="00FC59D6">
        <w:t>, ve kterém se uživatelé zastoupení avatary mohou sociálně a ekonomicky účastnit, spolupracovat a být kreativní ve virtuálních prostorách oddělených od reálného fyzického světa.</w:t>
      </w:r>
      <w:r>
        <w:t xml:space="preserve"> </w:t>
      </w:r>
    </w:p>
    <w:p w14:paraId="78EA2ED1" w14:textId="0F915AC9" w:rsidR="003B54F9" w:rsidRPr="003B54F9" w:rsidRDefault="003B54F9" w:rsidP="003B54F9">
      <w:r>
        <w:t xml:space="preserve">Všechny výše uvedené termíny se v různých měřítkách </w:t>
      </w:r>
      <w:proofErr w:type="gramStart"/>
      <w:r>
        <w:t>snaží</w:t>
      </w:r>
      <w:proofErr w:type="gramEnd"/>
      <w:r>
        <w:t xml:space="preserve"> definovat koncept virtuálního světa vytvořeného pomocí současné technologie. Světa, který existuje paralelně se světem „reálným“ a je s ním oboustranně propojen, a to tak že z něj čerpá a zároveň jej zpětně ovlivňuje. Výše uvedené definice se zdají velice podobné a při pohledu z různých kontextů zaměnitelné. Pro tuto práci není </w:t>
      </w:r>
      <w:r w:rsidR="00D311E6">
        <w:t>důležité,</w:t>
      </w:r>
      <w:r>
        <w:t xml:space="preserve"> zdali se výsledný </w:t>
      </w:r>
      <w:r w:rsidR="002E252E">
        <w:t>virtuální</w:t>
      </w:r>
      <w:r>
        <w:t xml:space="preserve"> svět jmenuje Digital </w:t>
      </w:r>
      <w:proofErr w:type="spellStart"/>
      <w:r>
        <w:t>Earth</w:t>
      </w:r>
      <w:proofErr w:type="spellEnd"/>
      <w:r>
        <w:t xml:space="preserve">, </w:t>
      </w:r>
      <w:proofErr w:type="spellStart"/>
      <w:r>
        <w:t>Metaverse</w:t>
      </w:r>
      <w:proofErr w:type="spellEnd"/>
      <w:r>
        <w:t xml:space="preserve"> nebo VGE, ale zdali je možné k těmto vizím technologicky dospět. </w:t>
      </w:r>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48AE798"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3" w:author="Jan Horák" w:date="2023-06-15T11:49:00Z">
        <w:r w:rsidR="007854CF" w:rsidRPr="001F6849" w:rsidDel="00BC59E7">
          <w:delText>Virutální</w:delText>
        </w:r>
      </w:del>
      <w:ins w:id="54" w:author="Jan Horák" w:date="2023-06-15T11:49:00Z">
        <w:r w:rsidR="00BC59E7" w:rsidRPr="001F6849">
          <w:t>Virtuální</w:t>
        </w:r>
      </w:ins>
      <w:r w:rsidR="007854CF" w:rsidRPr="001F6849">
        <w:t xml:space="preserve"> svět, </w:t>
      </w:r>
      <w:del w:id="55" w:author="Jan Horák" w:date="2023-06-15T11:49:00Z">
        <w:r w:rsidR="007854CF" w:rsidRPr="001F6849" w:rsidDel="00BC59E7">
          <w:delText>Účastník</w:delText>
        </w:r>
      </w:del>
      <w:proofErr w:type="spellStart"/>
      <w:ins w:id="56"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7" w:author="Jan Horák" w:date="2023-06-15T11:48:00Z">
        <w:r w:rsidR="00BC59E7" w:rsidRPr="001F6849">
          <w:t xml:space="preserve">a </w:t>
        </w:r>
      </w:ins>
      <w:del w:id="58" w:author="Jan Horák" w:date="2023-06-15T11:48:00Z">
        <w:r w:rsidR="003061F0" w:rsidRPr="001F6849" w:rsidDel="00BC59E7">
          <w:delText>a Účastník</w:delText>
        </w:r>
      </w:del>
      <w:ins w:id="59"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615C3B">
        <w:instrText xml:space="preserve"> ADDIN ZOTERO_ITEM CSL_CITATION {"citationID":"3CtlPLsy","properties":{"formattedCitation":"(Coltekin et al. 2020)","plainCitation":"(Coltekin et al. 2020)","noteIndex":0},"citationItems":[{"id":"6AcKJ2ZD/SahRrkK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0"/>
      <w:commentRangeEnd w:id="60"/>
      <w:r w:rsidR="00FB781A" w:rsidRPr="001F6849">
        <w:rPr>
          <w:rStyle w:val="CommentReference"/>
          <w:lang w:eastAsia="en-US"/>
        </w:rPr>
        <w:commentReference w:id="60"/>
      </w:r>
    </w:p>
    <w:p w14:paraId="4D63C7D5" w14:textId="46AE87AD"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lastRenderedPageBreak/>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23BAAE03" w:rsidR="00BA1BB7" w:rsidRPr="001F6849" w:rsidDel="00BC59E7" w:rsidRDefault="003061F0" w:rsidP="00713779">
      <w:pPr>
        <w:pStyle w:val="Caption"/>
        <w:rPr>
          <w:del w:id="61"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637A27">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2"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specifický pro daný smyslový orgán je percepce reálného světa nahrazena světem alternativním. </w:t>
      </w:r>
      <w:r w:rsidR="00F729B0" w:rsidRPr="001F6849">
        <w:t>Zmíněný VWG (</w:t>
      </w:r>
      <w:proofErr w:type="spellStart"/>
      <w:r w:rsidR="00F729B0" w:rsidRPr="001F6849">
        <w:rPr>
          <w:i/>
          <w:iCs/>
        </w:rPr>
        <w:t>vir</w:t>
      </w:r>
      <w:del w:id="63" w:author="Lukáš Herman" w:date="2023-02-21T16:18:00Z">
        <w:r w:rsidR="00F729B0" w:rsidRPr="001F6849" w:rsidDel="006613F9">
          <w:rPr>
            <w:i/>
            <w:iCs/>
          </w:rPr>
          <w:delText>u</w:delText>
        </w:r>
      </w:del>
      <w:r w:rsidR="00F729B0" w:rsidRPr="001F6849">
        <w:rPr>
          <w:i/>
          <w:iCs/>
        </w:rPr>
        <w:t>t</w:t>
      </w:r>
      <w:ins w:id="64"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5" w:author="Lukáš Herman" w:date="2023-02-21T16:18:00Z">
        <w:r w:rsidR="00247F6B" w:rsidRPr="001F6849">
          <w:rPr>
            <w:b/>
            <w:bCs/>
          </w:rPr>
          <w:t>z</w:t>
        </w:r>
      </w:ins>
      <w:del w:id="66"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w:t>
      </w:r>
      <w:r w:rsidR="007B3717">
        <w:lastRenderedPageBreak/>
        <w:t xml:space="preserve">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7"/>
      <w:commentRangeStart w:id="68"/>
      <w:commentRangeEnd w:id="67"/>
      <w:r w:rsidR="00FB781A" w:rsidRPr="001F6849">
        <w:rPr>
          <w:rStyle w:val="CommentReference"/>
        </w:rPr>
        <w:commentReference w:id="67"/>
      </w:r>
      <w:commentRangeEnd w:id="68"/>
      <w:r w:rsidR="00080800">
        <w:rPr>
          <w:rStyle w:val="CommentReference"/>
        </w:rPr>
        <w:commentReference w:id="68"/>
      </w:r>
    </w:p>
    <w:p w14:paraId="17C65BD7" w14:textId="69C683EC"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69" w:author="Jan Horák" w:date="2023-06-15T11:51:00Z"/>
        </w:rPr>
        <w:pPrChange w:id="70" w:author="Jan Horák" w:date="2023-06-15T11:51:00Z">
          <w:pPr>
            <w:pStyle w:val="Heading3"/>
          </w:pPr>
        </w:pPrChange>
      </w:pPr>
      <w:moveFromRangeStart w:id="71" w:author="Jan Horák" w:date="2023-06-15T11:51:00Z" w:name="move137722320"/>
      <w:moveFrom w:id="72"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3" w:author="Jan Horák" w:date="2023-06-15T11:51:00Z"/>
          <w:i/>
          <w:iCs/>
        </w:rPr>
      </w:pPr>
      <w:moveFrom w:id="74"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5" w:author="Jan Horák" w:date="2023-06-15T11:51:00Z"/>
        </w:rPr>
        <w:pPrChange w:id="76" w:author="Jan Horák" w:date="2023-06-15T11:51:00Z">
          <w:pPr>
            <w:pStyle w:val="Normlnprvnodsazen"/>
            <w:ind w:firstLine="0"/>
          </w:pPr>
        </w:pPrChange>
      </w:pPr>
      <w:moveFrom w:id="77"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78" w:author="Jan Horák" w:date="2023-06-15T11:51:00Z"/>
        </w:rPr>
      </w:pPr>
      <w:moveFrom w:id="79"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1"/>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657E9C6F"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615C3B">
        <w:instrText xml:space="preserve"> ADDIN ZOTERO_ITEM CSL_CITATION {"citationID":"1qIlQgrk","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lastRenderedPageBreak/>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6F3E9889" w:rsidR="005B68D0" w:rsidRPr="003B1D9A" w:rsidRDefault="005B68D0" w:rsidP="005B68D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5</w:t>
      </w:r>
      <w:r w:rsidRPr="001F6849">
        <w:fldChar w:fldCharType="end"/>
      </w:r>
      <w:r w:rsidRPr="001F6849">
        <w:t xml:space="preserve"> Dělení HMD, zdroj: </w:t>
      </w:r>
      <w:r w:rsidRPr="001F6849">
        <w:fldChar w:fldCharType="begin"/>
      </w:r>
      <w:r w:rsidR="00615C3B">
        <w:instrText xml:space="preserve"> ADDIN ZOTERO_ITEM CSL_CITATION {"citationID":"o3pU5io5","properties":{"formattedCitation":"(Coltekin et al. 2020)","plainCitation":"(Coltekin et al. 2020)","noteIndex":0},"citationItems":[{"id":"6AcKJ2ZD/SahRrkKE","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0"/>
      <w:commentRangeStart w:id="81"/>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0"/>
      <w:r w:rsidR="00FB781A" w:rsidRPr="001F6849">
        <w:rPr>
          <w:rStyle w:val="CommentReference"/>
          <w:lang w:eastAsia="en-US"/>
        </w:rPr>
        <w:commentReference w:id="80"/>
      </w:r>
      <w:commentRangeEnd w:id="81"/>
      <w:r w:rsidR="005B68D0">
        <w:rPr>
          <w:rStyle w:val="CommentReference"/>
          <w:lang w:eastAsia="en-US"/>
        </w:rPr>
        <w:commentReference w:id="81"/>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268DBD8"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87744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2"/>
      <w:commentRangeStart w:id="83"/>
      <w:commentRangeEnd w:id="82"/>
      <w:r w:rsidRPr="001F6849">
        <w:rPr>
          <w:rStyle w:val="CommentReference"/>
        </w:rPr>
        <w:commentReference w:id="82"/>
      </w:r>
      <w:commentRangeEnd w:id="83"/>
      <w:r w:rsidR="00E22988" w:rsidRPr="001F6849">
        <w:rPr>
          <w:rStyle w:val="CommentReference"/>
        </w:rPr>
        <w:commentReference w:id="83"/>
      </w:r>
      <w:proofErr w:type="spellStart"/>
      <w:r w:rsidR="007160C1" w:rsidRPr="001F6849">
        <w:t>Tracking</w:t>
      </w:r>
      <w:proofErr w:type="spellEnd"/>
    </w:p>
    <w:p w14:paraId="7ADE2B22" w14:textId="267C2856"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615C3B">
        <w:rPr>
          <w:i/>
          <w:iCs/>
        </w:rPr>
        <w:instrText xml:space="preserve"> ADDIN ZOTERO_ITEM CSL_CITATION {"citationID":"Vvs5N4QI","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618A1C6"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4"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5" w:author="Jan Horák" w:date="2023-06-15T11:51:00Z" w:name="move137722320"/>
      <w:moveTo w:id="86"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7"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5"/>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098F77FF"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88" w:author="Jan Horák" w:date="2023-06-15T11:53:00Z">
        <w:r w:rsidR="0026039C" w:rsidRPr="001F6849" w:rsidDel="00BC59E7">
          <w:delText>virutální</w:delText>
        </w:r>
      </w:del>
      <w:ins w:id="89"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lastRenderedPageBreak/>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7791AE37"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5061A09"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2CA20C48" w:rsidR="00AB45B4" w:rsidRDefault="00AB45B4" w:rsidP="00331DCE">
      <w:pPr>
        <w:pStyle w:val="Normlnprvnodsazen"/>
      </w:pPr>
      <w:r w:rsidRPr="001F6849">
        <w:t xml:space="preserve">Jako důležitou problematiku zmiňuje </w:t>
      </w:r>
      <w:r w:rsidRPr="001F6849">
        <w:fldChar w:fldCharType="begin"/>
      </w:r>
      <w:r w:rsidR="00615C3B">
        <w:instrText xml:space="preserve"> ADDIN ZOTERO_ITEM CSL_CITATION {"citationID":"pyYXfhhk","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sidRPr="001F6849">
        <w:t xml:space="preserve"> </w:t>
      </w:r>
      <w:r w:rsidR="00A32AF4" w:rsidRPr="001F6849">
        <w:fldChar w:fldCharType="begin"/>
      </w:r>
      <w:r w:rsidR="00615C3B">
        <w:instrText xml:space="preserve"> ADDIN ZOTERO_ITEM CSL_CITATION {"citationID":"cz6cyLsT","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79B9D0C5" w14:textId="77777777" w:rsidR="00B2682C" w:rsidRDefault="00B2682C" w:rsidP="00B2682C">
      <w:pPr>
        <w:pStyle w:val="Normlnprvnodsazen"/>
        <w:keepNext/>
        <w:ind w:firstLine="0"/>
      </w:pPr>
      <w:r w:rsidRPr="00B2682C">
        <w:rPr>
          <w:noProof/>
        </w:rPr>
        <w:lastRenderedPageBreak/>
        <w:drawing>
          <wp:inline distT="0" distB="0" distL="0" distR="0" wp14:anchorId="22DC7275" wp14:editId="408F6BB7">
            <wp:extent cx="5579745" cy="3993515"/>
            <wp:effectExtent l="0" t="0" r="1905" b="6985"/>
            <wp:docPr id="1249181618" name="Picture 1" descr="A close-up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9181618" name="Picture 1" descr="A close-up of a diagram&#10;&#10;Description automatically generated"/>
                    <pic:cNvPicPr/>
                  </pic:nvPicPr>
                  <pic:blipFill>
                    <a:blip r:embed="rId28"/>
                    <a:stretch>
                      <a:fillRect/>
                    </a:stretch>
                  </pic:blipFill>
                  <pic:spPr>
                    <a:xfrm>
                      <a:off x="0" y="0"/>
                      <a:ext cx="5579745" cy="3993515"/>
                    </a:xfrm>
                    <a:prstGeom prst="rect">
                      <a:avLst/>
                    </a:prstGeom>
                  </pic:spPr>
                </pic:pic>
              </a:graphicData>
            </a:graphic>
          </wp:inline>
        </w:drawing>
      </w:r>
    </w:p>
    <w:p w14:paraId="00AB9F73" w14:textId="439D8EB7" w:rsidR="00B2682C" w:rsidRPr="001F6849" w:rsidRDefault="00B2682C" w:rsidP="00B2682C">
      <w:pPr>
        <w:pStyle w:val="Caption"/>
      </w:pPr>
      <w:r>
        <w:t xml:space="preserve">Obr. </w:t>
      </w:r>
      <w:r>
        <w:fldChar w:fldCharType="begin"/>
      </w:r>
      <w:r>
        <w:instrText xml:space="preserve"> SEQ Obr. \* ARABIC </w:instrText>
      </w:r>
      <w:r>
        <w:fldChar w:fldCharType="separate"/>
      </w:r>
      <w:r w:rsidR="00637A27">
        <w:rPr>
          <w:noProof/>
        </w:rPr>
        <w:t>10</w:t>
      </w:r>
      <w:r>
        <w:fldChar w:fldCharType="end"/>
      </w:r>
      <w:r>
        <w:t xml:space="preserve"> Vztah LOR a </w:t>
      </w:r>
      <w:proofErr w:type="spellStart"/>
      <w:r>
        <w:t>miry</w:t>
      </w:r>
      <w:proofErr w:type="spellEnd"/>
      <w:r>
        <w:t xml:space="preserve"> imerze. </w:t>
      </w:r>
      <w:proofErr w:type="spellStart"/>
      <w:r>
        <w:t>Coletkin</w:t>
      </w:r>
      <w:proofErr w:type="spellEnd"/>
      <w:r>
        <w:t xml:space="preserve"> 2016 </w:t>
      </w:r>
      <w:r w:rsidRPr="00B2682C">
        <w:rPr>
          <w:highlight w:val="yellow"/>
        </w:rPr>
        <w:t>#</w:t>
      </w:r>
      <w:proofErr w:type="gramStart"/>
      <w:r w:rsidRPr="00B2682C">
        <w:rPr>
          <w:highlight w:val="yellow"/>
        </w:rPr>
        <w:t>todo - citovat</w:t>
      </w:r>
      <w:proofErr w:type="gramEnd"/>
    </w:p>
    <w:p w14:paraId="3E7A8760" w14:textId="0AB497A7"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615C3B">
        <w:instrText xml:space="preserve"> ADDIN ZOTERO_ITEM CSL_CITATION {"citationID":"Qk91xJhn","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Default="00253E9C" w:rsidP="00253E9C">
      <w:pPr>
        <w:pStyle w:val="Heading3"/>
      </w:pPr>
      <w:r>
        <w:t>Datové modely a formáty</w:t>
      </w:r>
    </w:p>
    <w:p w14:paraId="1EE299D8" w14:textId="40A5EF45" w:rsidR="004B36EC" w:rsidRDefault="004B36EC" w:rsidP="004B36EC">
      <w:r>
        <w:t xml:space="preserve">Pokud má virtuální realita zobrazovat realitu </w:t>
      </w:r>
      <w:r w:rsidR="001309C1">
        <w:t>skutečnou,</w:t>
      </w:r>
      <w:r>
        <w:t xml:space="preserve"> a to v různých úrovních abstrakce, je pravidlem, že data </w:t>
      </w:r>
      <w:proofErr w:type="gramStart"/>
      <w:r>
        <w:t>3D</w:t>
      </w:r>
      <w:proofErr w:type="gramEnd"/>
      <w:r>
        <w:t xml:space="preserve"> scén jsou často velice obsáhlá, V případě, kdy se vizualizace pohybuje v prostředí internetu je velikost a hlavně rychlost načítání dat významným faktorem. Je proto nutné pečlivě vybrat datový formát. Kritéria výběru formátu</w:t>
      </w:r>
      <w:r w:rsidR="000A08D9">
        <w:t xml:space="preserve"> závisí primárně na podpoře ve webovém prostředí, </w:t>
      </w:r>
      <w:r>
        <w:t>možnosti přenosu geografických dat</w:t>
      </w:r>
      <w:r w:rsidR="000A08D9">
        <w:t xml:space="preserve">, možnosti uchovat informaci o </w:t>
      </w:r>
      <w:proofErr w:type="spellStart"/>
      <w:r w:rsidR="000A08D9">
        <w:t>geolokalizaci</w:t>
      </w:r>
      <w:proofErr w:type="spellEnd"/>
      <w:r w:rsidR="000A08D9">
        <w:t xml:space="preserve"> (lat, </w:t>
      </w:r>
      <w:proofErr w:type="spellStart"/>
      <w:r w:rsidR="000A08D9">
        <w:t>lon</w:t>
      </w:r>
      <w:proofErr w:type="spellEnd"/>
      <w:r w:rsidR="000A08D9">
        <w:t>)</w:t>
      </w:r>
      <w:r>
        <w:t>, interoperabilitě s jinými formáty (např. zdali je přístupná transformace z jiných vstupních formátů)</w:t>
      </w:r>
      <w:r w:rsidR="001309C1">
        <w:t>, zda se jedná o proprietární či otevřený formát</w:t>
      </w:r>
      <w:r w:rsidR="00D947C0">
        <w:t xml:space="preserve">, </w:t>
      </w:r>
      <w:r w:rsidR="00A93670">
        <w:t>k jakému účelu je formát primárně určen</w:t>
      </w:r>
      <w:r w:rsidR="00D947C0">
        <w:t xml:space="preserve"> a jak moc je formát aktuální (do jaké míry je využíván)</w:t>
      </w:r>
      <w:r>
        <w:t>.</w:t>
      </w:r>
      <w:r w:rsidR="00153841">
        <w:t xml:space="preserve"> Jelikož je možných formátů pro </w:t>
      </w:r>
      <w:proofErr w:type="gramStart"/>
      <w:r w:rsidR="00153841">
        <w:t>3D</w:t>
      </w:r>
      <w:proofErr w:type="gramEnd"/>
      <w:r w:rsidR="00153841">
        <w:t xml:space="preserve"> geografickou vizualizaci </w:t>
      </w:r>
      <w:r w:rsidR="000A08D9">
        <w:t>mnoho budou</w:t>
      </w:r>
      <w:r w:rsidR="00153841">
        <w:t xml:space="preserve"> pro analýzu budou vybrány pouze </w:t>
      </w:r>
      <w:r w:rsidR="00D947C0">
        <w:t>relevantní pro tuto práci</w:t>
      </w:r>
      <w:r w:rsidR="00153841">
        <w:t xml:space="preserve">. </w:t>
      </w:r>
      <w:r w:rsidR="000A08D9">
        <w:t xml:space="preserve">Z nich pak budou vybráni kandidáti pro tvorbu pilotní aplikace, kteří budou podrobněji popsáni. </w:t>
      </w:r>
    </w:p>
    <w:p w14:paraId="5E6125A1" w14:textId="77777777" w:rsidR="00A93670" w:rsidRPr="00A93670" w:rsidRDefault="00A93670" w:rsidP="00A93670">
      <w:pPr>
        <w:pStyle w:val="Normlnprvnodsazen"/>
        <w:rPr>
          <w:lang w:eastAsia="en-US"/>
        </w:rPr>
      </w:pPr>
    </w:p>
    <w:p w14:paraId="30A32509" w14:textId="26445712" w:rsidR="00A93670" w:rsidRDefault="00A93670">
      <w:pPr>
        <w:spacing w:after="160"/>
        <w:jc w:val="left"/>
      </w:pPr>
      <w:r>
        <w:br w:type="page"/>
      </w:r>
    </w:p>
    <w:p w14:paraId="26CD04EA" w14:textId="77777777" w:rsidR="00A93670" w:rsidRDefault="00A93670" w:rsidP="00A93670"/>
    <w:p w14:paraId="10C4F004" w14:textId="02BA51E6" w:rsidR="0087744F" w:rsidRPr="00153841" w:rsidRDefault="0087744F" w:rsidP="0087744F">
      <w:pPr>
        <w:pStyle w:val="Caption"/>
        <w:keepNext/>
      </w:pPr>
      <w:r>
        <w:t xml:space="preserve">Tab. </w:t>
      </w:r>
      <w:r>
        <w:fldChar w:fldCharType="begin"/>
      </w:r>
      <w:r>
        <w:instrText xml:space="preserve"> SEQ Tab. \* ARABIC </w:instrText>
      </w:r>
      <w:r>
        <w:fldChar w:fldCharType="separate"/>
      </w:r>
      <w:r>
        <w:rPr>
          <w:noProof/>
        </w:rPr>
        <w:t>2</w:t>
      </w:r>
      <w:r>
        <w:fldChar w:fldCharType="end"/>
      </w:r>
      <w:r>
        <w:t xml:space="preserve"> </w:t>
      </w:r>
      <w:r w:rsidR="00153841">
        <w:t>Seznam relevantní</w:t>
      </w:r>
      <w:r>
        <w:t xml:space="preserve"> datových formátů umožňující 3D vizualizace. </w:t>
      </w:r>
      <w:r w:rsidR="00153841" w:rsidRPr="00153841">
        <w:rPr>
          <w:highlight w:val="yellow"/>
          <w:lang w:val="en-US"/>
        </w:rPr>
        <w:t xml:space="preserve">#todo – </w:t>
      </w:r>
      <w:proofErr w:type="spellStart"/>
      <w:r w:rsidR="00153841" w:rsidRPr="00153841">
        <w:rPr>
          <w:highlight w:val="yellow"/>
          <w:lang w:val="en-US"/>
        </w:rPr>
        <w:t>hodn</w:t>
      </w:r>
      <w:proofErr w:type="spellEnd"/>
      <w:r w:rsidR="00153841" w:rsidRPr="00153841">
        <w:rPr>
          <w:highlight w:val="yellow"/>
        </w:rPr>
        <w:t>ě zdrojů</w:t>
      </w:r>
    </w:p>
    <w:tbl>
      <w:tblPr>
        <w:tblW w:w="8771" w:type="dxa"/>
        <w:tblCellMar>
          <w:left w:w="0" w:type="dxa"/>
          <w:right w:w="0" w:type="dxa"/>
        </w:tblCellMar>
        <w:tblLook w:val="04A0" w:firstRow="1" w:lastRow="0" w:firstColumn="1" w:lastColumn="0" w:noHBand="0" w:noVBand="1"/>
      </w:tblPr>
      <w:tblGrid>
        <w:gridCol w:w="2854"/>
        <w:gridCol w:w="1888"/>
        <w:gridCol w:w="1706"/>
        <w:gridCol w:w="1816"/>
        <w:gridCol w:w="507"/>
      </w:tblGrid>
      <w:tr w:rsidR="0087744F" w:rsidRPr="0087744F" w14:paraId="366507B1" w14:textId="77777777" w:rsidTr="0087744F">
        <w:trPr>
          <w:trHeight w:val="315"/>
        </w:trPr>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06968421"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Formát</w:t>
            </w:r>
            <w:proofErr w:type="spellEnd"/>
            <w:r w:rsidRPr="0087744F">
              <w:rPr>
                <w:rFonts w:eastAsia="Times New Roman" w:cs="Arial"/>
                <w:b/>
                <w:bCs/>
                <w:sz w:val="20"/>
                <w:szCs w:val="20"/>
                <w:lang w:val="en-US"/>
              </w:rPr>
              <w:t xml:space="preserve"> </w:t>
            </w:r>
            <w:proofErr w:type="spellStart"/>
            <w:r w:rsidRPr="0087744F">
              <w:rPr>
                <w:rFonts w:eastAsia="Times New Roman" w:cs="Arial"/>
                <w:b/>
                <w:bCs/>
                <w:sz w:val="20"/>
                <w:szCs w:val="20"/>
                <w:lang w:val="en-US"/>
              </w:rPr>
              <w:t>dat</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757921F"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Použití</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558D8893"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Notace</w:t>
            </w:r>
            <w:proofErr w:type="spellEnd"/>
          </w:p>
        </w:tc>
        <w:tc>
          <w:tcPr>
            <w:tcW w:w="0" w:type="auto"/>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1BD5D06" w14:textId="77777777" w:rsidR="0087744F" w:rsidRPr="0087744F" w:rsidRDefault="0087744F" w:rsidP="0087744F">
            <w:pPr>
              <w:spacing w:after="0" w:line="240" w:lineRule="auto"/>
              <w:jc w:val="center"/>
              <w:rPr>
                <w:rFonts w:eastAsia="Times New Roman" w:cs="Arial"/>
                <w:b/>
                <w:bCs/>
                <w:sz w:val="20"/>
                <w:szCs w:val="20"/>
                <w:lang w:val="en-US"/>
              </w:rPr>
            </w:pPr>
            <w:proofErr w:type="spellStart"/>
            <w:r w:rsidRPr="0087744F">
              <w:rPr>
                <w:rFonts w:eastAsia="Times New Roman" w:cs="Arial"/>
                <w:b/>
                <w:bCs/>
                <w:sz w:val="20"/>
                <w:szCs w:val="20"/>
                <w:lang w:val="en-US"/>
              </w:rPr>
              <w:t>Otevřenost</w:t>
            </w:r>
            <w:proofErr w:type="spellEnd"/>
          </w:p>
        </w:tc>
        <w:tc>
          <w:tcPr>
            <w:tcW w:w="0" w:type="auto"/>
            <w:tcBorders>
              <w:top w:val="single" w:sz="6" w:space="0" w:color="000000"/>
              <w:left w:val="single" w:sz="6" w:space="0" w:color="CCCCCC"/>
              <w:bottom w:val="single" w:sz="6" w:space="0" w:color="000000"/>
              <w:right w:val="single" w:sz="6" w:space="0" w:color="CCCCCC"/>
            </w:tcBorders>
            <w:tcMar>
              <w:top w:w="30" w:type="dxa"/>
              <w:left w:w="45" w:type="dxa"/>
              <w:bottom w:w="30" w:type="dxa"/>
              <w:right w:w="45" w:type="dxa"/>
            </w:tcMar>
            <w:vAlign w:val="center"/>
            <w:hideMark/>
          </w:tcPr>
          <w:p w14:paraId="48A67F0E" w14:textId="77777777" w:rsidR="0087744F" w:rsidRPr="0087744F" w:rsidRDefault="0087744F" w:rsidP="0087744F">
            <w:pPr>
              <w:spacing w:after="0" w:line="240" w:lineRule="auto"/>
              <w:jc w:val="center"/>
              <w:rPr>
                <w:rFonts w:eastAsia="Times New Roman" w:cs="Arial"/>
                <w:b/>
                <w:bCs/>
                <w:sz w:val="20"/>
                <w:szCs w:val="20"/>
                <w:lang w:val="en-US"/>
              </w:rPr>
            </w:pPr>
            <w:r w:rsidRPr="0087744F">
              <w:rPr>
                <w:rFonts w:eastAsia="Times New Roman" w:cs="Arial"/>
                <w:b/>
                <w:bCs/>
                <w:sz w:val="20"/>
                <w:szCs w:val="20"/>
                <w:lang w:val="en-US"/>
              </w:rPr>
              <w:t>Web</w:t>
            </w:r>
          </w:p>
        </w:tc>
      </w:tr>
      <w:tr w:rsidR="0087744F" w:rsidRPr="0087744F" w14:paraId="043D1F0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E4CF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3D Til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0F325B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FB4AB5"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56DB81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3BA53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5D40A2FF"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7DCC57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3s (I3S Scene Laye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8FF8E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D4BFF12"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78530E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B0EB5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0DEBDCB2"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3B9F44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KML (Keyhole Markup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FDDAB0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5F7E85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2992A8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0207A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3151616B"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7E6265"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eo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7918C5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5C1C2A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555E48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2CD0C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39C584B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A130F87"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slpk</w:t>
            </w:r>
            <w:proofErr w:type="spellEnd"/>
            <w:r w:rsidRPr="0087744F">
              <w:rPr>
                <w:rFonts w:eastAsia="Times New Roman" w:cs="Arial"/>
                <w:sz w:val="20"/>
                <w:szCs w:val="20"/>
                <w:lang w:val="en-US"/>
              </w:rPr>
              <w:t xml:space="preserve"> (Scene Layer Pack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84776B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Web 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8A27864"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BF15E5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5BDB49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333CADDE"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980DFA7"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JSON</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1109F3"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WebGIS</w:t>
            </w:r>
            <w:proofErr w:type="spellEnd"/>
            <w:r w:rsidRPr="0087744F">
              <w:rPr>
                <w:rFonts w:eastAsia="Times New Roman" w:cs="Arial"/>
                <w:sz w:val="20"/>
                <w:szCs w:val="20"/>
                <w:lang w:val="en-US"/>
              </w:rPr>
              <w:t xml:space="preserve"> / </w:t>
            </w: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7618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JSON</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E2659D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051F55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110300E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E6F324"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CityGML</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0A8F95"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Urbanismus</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C33295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1C68D5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929BB4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218BD1E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470B9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IFC (Industry Foundation Classe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F947FFD"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staveb</w:t>
            </w:r>
            <w:proofErr w:type="spellEnd"/>
            <w:r w:rsidRPr="0087744F">
              <w:rPr>
                <w:rFonts w:eastAsia="Times New Roman" w:cs="Arial"/>
                <w:sz w:val="20"/>
                <w:szCs w:val="20"/>
                <w:lang w:val="en-US"/>
              </w:rPr>
              <w:t xml:space="preserve"> (BI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FEE878"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29427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E6FD2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65EC762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BFFB4D4" w14:textId="2041D5B5"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Shapefile - Polygon Z</w:t>
            </w:r>
            <w:r>
              <w:rPr>
                <w:rFonts w:eastAsia="Times New Roman" w:cs="Arial"/>
                <w:sz w:val="20"/>
                <w:szCs w:val="20"/>
                <w:lang w:val="en-US"/>
              </w:rPr>
              <w:t xml:space="preserve"> / </w:t>
            </w:r>
            <w:proofErr w:type="spellStart"/>
            <w:r>
              <w:rPr>
                <w:rFonts w:eastAsia="Times New Roman" w:cs="Arial"/>
                <w:sz w:val="20"/>
                <w:szCs w:val="20"/>
                <w:lang w:val="en-US"/>
              </w:rPr>
              <w:t>Multipatch</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BC8E7C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GIS</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1ABE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DD275E"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ES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3C288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2674670A"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7E64C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DWG (Auto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AEDFF1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CA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60D1EE"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625B91"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AutoDesk</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5FCE2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197BEF6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AA1BF6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Collad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0A37B06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5780451"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4A4C2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592F6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25710A44"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9B7D8F"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BJ (Wavefron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2CB38F"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7F1624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Tex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253CB6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3B0170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1BBC095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CA3A38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glTF</w:t>
            </w:r>
            <w:proofErr w:type="spellEnd"/>
            <w:r w:rsidRPr="0087744F">
              <w:rPr>
                <w:rFonts w:eastAsia="Times New Roman" w:cs="Arial"/>
                <w:sz w:val="20"/>
                <w:szCs w:val="20"/>
                <w:lang w:val="en-US"/>
              </w:rPr>
              <w:t xml:space="preserve"> (GL Transmission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CC631B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6D024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JSON, </w:t>
            </w:r>
            <w:proofErr w:type="spellStart"/>
            <w:r w:rsidRPr="0087744F">
              <w:rPr>
                <w:rFonts w:eastAsia="Times New Roman" w:cs="Arial"/>
                <w:sz w:val="20"/>
                <w:szCs w:val="20"/>
                <w:lang w:val="en-US"/>
              </w:rPr>
              <w:t>Binární</w:t>
            </w:r>
            <w:proofErr w:type="spellEnd"/>
            <w:r w:rsidRPr="0087744F">
              <w:rPr>
                <w:rFonts w:eastAsia="Times New Roman" w:cs="Arial"/>
                <w:sz w:val="20"/>
                <w:szCs w:val="20"/>
                <w:lang w:val="en-US"/>
              </w:rPr>
              <w:t xml:space="preserve"> (</w:t>
            </w:r>
            <w:proofErr w:type="spellStart"/>
            <w:r w:rsidRPr="0087744F">
              <w:rPr>
                <w:rFonts w:eastAsia="Times New Roman" w:cs="Arial"/>
                <w:sz w:val="20"/>
                <w:szCs w:val="20"/>
                <w:lang w:val="en-US"/>
              </w:rPr>
              <w:t>glb</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2FD59B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C67F8AE"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76F04935"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7BE6E0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F8FB0D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680586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XML</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4CC9D6B"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8BFF39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r w:rsidR="0087744F" w:rsidRPr="0087744F" w14:paraId="1832C47C"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356B5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VRML (Virtual Reality Modeling Languag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B64CB6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VR</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DB97D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Text (VRML), XML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75DDFA4"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 (X3D)</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7594ED9"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1B08CDA3"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EA880DE"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netCDF</w:t>
            </w:r>
            <w:proofErr w:type="spellEnd"/>
            <w:r w:rsidRPr="0087744F">
              <w:rPr>
                <w:rFonts w:eastAsia="Times New Roman" w:cs="Arial"/>
                <w:sz w:val="20"/>
                <w:szCs w:val="20"/>
                <w:lang w:val="en-US"/>
              </w:rPr>
              <w:t xml:space="preserve"> (Network Common Data Form)</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5164AADA"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1DFB3DBF"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A7C85F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2CAD80"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7AA95131"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BC59A4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HDF5 (Hierarchical Data Forma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26BCEBF1"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Vědecká</w:t>
            </w:r>
            <w:proofErr w:type="spellEnd"/>
            <w:r w:rsidRPr="0087744F">
              <w:rPr>
                <w:rFonts w:eastAsia="Times New Roman" w:cs="Arial"/>
                <w:sz w:val="20"/>
                <w:szCs w:val="20"/>
                <w:lang w:val="en-US"/>
              </w:rPr>
              <w:t xml:space="preserve"> data</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8B434F9"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46105A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923BA27"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462C165D" w14:textId="77777777" w:rsidTr="0087744F">
        <w:trPr>
          <w:trHeight w:val="315"/>
        </w:trPr>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C9CBBA3"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FBX (</w:t>
            </w:r>
            <w:proofErr w:type="spellStart"/>
            <w:r w:rsidRPr="0087744F">
              <w:rPr>
                <w:rFonts w:eastAsia="Times New Roman" w:cs="Arial"/>
                <w:sz w:val="20"/>
                <w:szCs w:val="20"/>
                <w:lang w:val="en-US"/>
              </w:rPr>
              <w:t>Filmbox</w:t>
            </w:r>
            <w:proofErr w:type="spellEnd"/>
            <w:r w:rsidRPr="0087744F">
              <w:rPr>
                <w:rFonts w:eastAsia="Times New Roman" w:cs="Arial"/>
                <w:sz w:val="20"/>
                <w:szCs w:val="20"/>
                <w:lang w:val="en-US"/>
              </w:rPr>
              <w:t>)</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33D7395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Modelování</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Animace</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62C00311"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7B42870D"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Proprietární</w:t>
            </w:r>
            <w:proofErr w:type="spellEnd"/>
            <w:r w:rsidRPr="0087744F">
              <w:rPr>
                <w:rFonts w:eastAsia="Times New Roman" w:cs="Arial"/>
                <w:sz w:val="20"/>
                <w:szCs w:val="20"/>
                <w:lang w:val="en-US"/>
              </w:rPr>
              <w:t xml:space="preserve"> (Autodesk)</w:t>
            </w:r>
          </w:p>
        </w:tc>
        <w:tc>
          <w:tcPr>
            <w:tcW w:w="0" w:type="auto"/>
            <w:tcBorders>
              <w:top w:val="single" w:sz="6" w:space="0" w:color="CCCCCC"/>
              <w:left w:val="single" w:sz="6" w:space="0" w:color="CCCCCC"/>
              <w:bottom w:val="single" w:sz="6" w:space="0" w:color="CCCCCC"/>
              <w:right w:val="single" w:sz="6" w:space="0" w:color="CCCCCC"/>
            </w:tcBorders>
            <w:shd w:val="clear" w:color="auto" w:fill="FFFFFF"/>
            <w:tcMar>
              <w:top w:w="30" w:type="dxa"/>
              <w:left w:w="45" w:type="dxa"/>
              <w:bottom w:w="30" w:type="dxa"/>
              <w:right w:w="45" w:type="dxa"/>
            </w:tcMar>
            <w:vAlign w:val="center"/>
            <w:hideMark/>
          </w:tcPr>
          <w:p w14:paraId="424402CC"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Ne</w:t>
            </w:r>
          </w:p>
        </w:tc>
      </w:tr>
      <w:tr w:rsidR="0087744F" w:rsidRPr="0087744F" w14:paraId="3F5B0CD9" w14:textId="77777777" w:rsidTr="0087744F">
        <w:trPr>
          <w:trHeight w:val="315"/>
        </w:trPr>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462C7DA"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PLY (Polygon File Format)</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7C99B668"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 xml:space="preserve">3D </w:t>
            </w:r>
            <w:proofErr w:type="spellStart"/>
            <w:r w:rsidRPr="0087744F">
              <w:rPr>
                <w:rFonts w:eastAsia="Times New Roman" w:cs="Arial"/>
                <w:sz w:val="20"/>
                <w:szCs w:val="20"/>
                <w:lang w:val="en-US"/>
              </w:rPr>
              <w:t>Grafika</w:t>
            </w:r>
            <w:proofErr w:type="spellEnd"/>
            <w:r w:rsidRPr="0087744F">
              <w:rPr>
                <w:rFonts w:eastAsia="Times New Roman" w:cs="Arial"/>
                <w:sz w:val="20"/>
                <w:szCs w:val="20"/>
                <w:lang w:val="en-US"/>
              </w:rPr>
              <w:t xml:space="preserve"> a </w:t>
            </w:r>
            <w:proofErr w:type="spellStart"/>
            <w:r w:rsidRPr="0087744F">
              <w:rPr>
                <w:rFonts w:eastAsia="Times New Roman" w:cs="Arial"/>
                <w:sz w:val="20"/>
                <w:szCs w:val="20"/>
                <w:lang w:val="en-US"/>
              </w:rPr>
              <w:t>Vizualizace</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2FF7A72C" w14:textId="77777777" w:rsidR="0087744F" w:rsidRPr="0087744F" w:rsidRDefault="0087744F" w:rsidP="0087744F">
            <w:pPr>
              <w:spacing w:after="0" w:line="240" w:lineRule="auto"/>
              <w:jc w:val="center"/>
              <w:rPr>
                <w:rFonts w:eastAsia="Times New Roman" w:cs="Arial"/>
                <w:sz w:val="20"/>
                <w:szCs w:val="20"/>
                <w:lang w:val="en-US"/>
              </w:rPr>
            </w:pPr>
            <w:proofErr w:type="spellStart"/>
            <w:r w:rsidRPr="0087744F">
              <w:rPr>
                <w:rFonts w:eastAsia="Times New Roman" w:cs="Arial"/>
                <w:sz w:val="20"/>
                <w:szCs w:val="20"/>
                <w:lang w:val="en-US"/>
              </w:rPr>
              <w:t>Binární</w:t>
            </w:r>
            <w:proofErr w:type="spellEnd"/>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AD51255"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Open Source</w:t>
            </w:r>
          </w:p>
        </w:tc>
        <w:tc>
          <w:tcPr>
            <w:tcW w:w="0" w:type="auto"/>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6B2D2E6D" w14:textId="77777777" w:rsidR="0087744F" w:rsidRPr="0087744F" w:rsidRDefault="0087744F" w:rsidP="0087744F">
            <w:pPr>
              <w:spacing w:after="0" w:line="240" w:lineRule="auto"/>
              <w:jc w:val="center"/>
              <w:rPr>
                <w:rFonts w:eastAsia="Times New Roman" w:cs="Arial"/>
                <w:sz w:val="20"/>
                <w:szCs w:val="20"/>
                <w:lang w:val="en-US"/>
              </w:rPr>
            </w:pPr>
            <w:r w:rsidRPr="0087744F">
              <w:rPr>
                <w:rFonts w:eastAsia="Times New Roman" w:cs="Arial"/>
                <w:sz w:val="20"/>
                <w:szCs w:val="20"/>
                <w:lang w:val="en-US"/>
              </w:rPr>
              <w:t>Ano</w:t>
            </w:r>
          </w:p>
        </w:tc>
      </w:tr>
    </w:tbl>
    <w:p w14:paraId="75A32ADB" w14:textId="77777777" w:rsidR="0087744F" w:rsidRDefault="0087744F" w:rsidP="0087744F"/>
    <w:p w14:paraId="4E9C5A8D" w14:textId="77777777" w:rsidR="00D947C0" w:rsidRDefault="0087744F" w:rsidP="00D947C0">
      <w:pPr>
        <w:pStyle w:val="Normlnprvnodsazen"/>
        <w:rPr>
          <w:lang w:eastAsia="en-US"/>
        </w:rPr>
      </w:pPr>
      <w:r>
        <w:rPr>
          <w:lang w:eastAsia="en-US"/>
        </w:rPr>
        <w:t>V </w:t>
      </w:r>
      <w:r w:rsidRPr="0087744F">
        <w:rPr>
          <w:highlight w:val="yellow"/>
          <w:lang w:eastAsia="en-US"/>
        </w:rPr>
        <w:t>Tab.</w:t>
      </w:r>
      <w:r w:rsidRPr="0087744F">
        <w:rPr>
          <w:highlight w:val="yellow"/>
          <w:lang w:val="en-US" w:eastAsia="en-US"/>
        </w:rPr>
        <w:t>X</w:t>
      </w:r>
      <w:r>
        <w:rPr>
          <w:lang w:val="en-US" w:eastAsia="en-US"/>
        </w:rPr>
        <w:t xml:space="preserve"> </w:t>
      </w:r>
      <w:r>
        <w:rPr>
          <w:lang w:eastAsia="en-US"/>
        </w:rPr>
        <w:t xml:space="preserve">Sloupec „web“ </w:t>
      </w:r>
      <w:r w:rsidRPr="0087744F">
        <w:rPr>
          <w:lang w:eastAsia="en-US"/>
        </w:rPr>
        <w:t xml:space="preserve">udává, jak často daný datový formát nalézá uplatnění na internetu v současném kontextu. </w:t>
      </w:r>
      <w:r w:rsidR="00153841">
        <w:rPr>
          <w:lang w:eastAsia="en-US"/>
        </w:rPr>
        <w:t xml:space="preserve">Sloupec </w:t>
      </w:r>
      <w:r w:rsidRPr="0087744F">
        <w:rPr>
          <w:lang w:eastAsia="en-US"/>
        </w:rPr>
        <w:t xml:space="preserve">indikuje, </w:t>
      </w:r>
      <w:r w:rsidR="00153841">
        <w:rPr>
          <w:lang w:eastAsia="en-US"/>
        </w:rPr>
        <w:t xml:space="preserve">zda </w:t>
      </w:r>
      <w:r w:rsidRPr="0087744F">
        <w:rPr>
          <w:lang w:eastAsia="en-US"/>
        </w:rPr>
        <w:t xml:space="preserve">webové využití </w:t>
      </w:r>
      <w:r w:rsidR="00153841">
        <w:rPr>
          <w:lang w:eastAsia="en-US"/>
        </w:rPr>
        <w:t xml:space="preserve">formátu </w:t>
      </w:r>
      <w:r w:rsidRPr="0087744F">
        <w:rPr>
          <w:lang w:eastAsia="en-US"/>
        </w:rPr>
        <w:t xml:space="preserve">je </w:t>
      </w:r>
      <w:r w:rsidR="00153841" w:rsidRPr="0087744F">
        <w:rPr>
          <w:lang w:eastAsia="en-US"/>
        </w:rPr>
        <w:t>omezené,</w:t>
      </w:r>
      <w:r w:rsidRPr="0087744F">
        <w:rPr>
          <w:lang w:eastAsia="en-US"/>
        </w:rPr>
        <w:t xml:space="preserve"> </w:t>
      </w:r>
      <w:r w:rsidR="00153841">
        <w:rPr>
          <w:lang w:eastAsia="en-US"/>
        </w:rPr>
        <w:t xml:space="preserve">popř. </w:t>
      </w:r>
      <w:r w:rsidRPr="0087744F">
        <w:rPr>
          <w:lang w:eastAsia="en-US"/>
        </w:rPr>
        <w:t>méně běžné vzhledem k modernějším technologiím a standardům.</w:t>
      </w:r>
      <w:r>
        <w:rPr>
          <w:lang w:eastAsia="en-US"/>
        </w:rPr>
        <w:t xml:space="preserve"> Toto dělení je utvořeno na základě autorovy </w:t>
      </w:r>
      <w:r w:rsidR="00153841">
        <w:rPr>
          <w:lang w:eastAsia="en-US"/>
        </w:rPr>
        <w:t>znalosti</w:t>
      </w:r>
      <w:r>
        <w:rPr>
          <w:lang w:eastAsia="en-US"/>
        </w:rPr>
        <w:t xml:space="preserve"> není tedy výsledkem exaktního výzkumu, tudíž by nemělo být bráno jako stoprocentně směrodatné. </w:t>
      </w:r>
    </w:p>
    <w:p w14:paraId="4C9A84A9" w14:textId="42EB0E9C" w:rsidR="00D727F5" w:rsidRDefault="00A93670" w:rsidP="00D947C0">
      <w:pPr>
        <w:pStyle w:val="Normlnprvnodsazen"/>
        <w:rPr>
          <w:lang w:eastAsia="en-US"/>
        </w:rPr>
      </w:pPr>
      <w:r>
        <w:rPr>
          <w:lang w:eastAsia="en-US"/>
        </w:rPr>
        <w:t xml:space="preserve">Formát </w:t>
      </w:r>
      <w:proofErr w:type="spellStart"/>
      <w:r w:rsidRPr="00A93670">
        <w:rPr>
          <w:b/>
          <w:bCs/>
          <w:lang w:eastAsia="en-US"/>
        </w:rPr>
        <w:t>gltf</w:t>
      </w:r>
      <w:proofErr w:type="spellEnd"/>
      <w:r>
        <w:rPr>
          <w:lang w:eastAsia="en-US"/>
        </w:rPr>
        <w:t xml:space="preserve"> p</w:t>
      </w:r>
      <w:r w:rsidR="00D727F5" w:rsidRPr="001F6849">
        <w:rPr>
          <w:lang w:eastAsia="en-US"/>
        </w:rPr>
        <w:t xml:space="preserve">řezdívaný </w:t>
      </w:r>
      <w:r w:rsidR="00D727F5" w:rsidRPr="001F6849">
        <w:rPr>
          <w:i/>
          <w:iCs/>
          <w:lang w:eastAsia="en-US"/>
        </w:rPr>
        <w:t xml:space="preserve">JPG pro </w:t>
      </w:r>
      <w:proofErr w:type="gramStart"/>
      <w:r w:rsidR="00D727F5" w:rsidRPr="001F6849">
        <w:rPr>
          <w:i/>
          <w:iCs/>
          <w:lang w:eastAsia="en-US"/>
        </w:rPr>
        <w:t>3D</w:t>
      </w:r>
      <w:proofErr w:type="gramEnd"/>
      <w:r w:rsidR="00D727F5" w:rsidRPr="001F6849">
        <w:rPr>
          <w:lang w:eastAsia="en-US"/>
        </w:rPr>
        <w:t xml:space="preserve">, jedná se o otevřený formát vytvořený skupinou </w:t>
      </w:r>
      <w:proofErr w:type="spellStart"/>
      <w:r w:rsidR="00D727F5" w:rsidRPr="001F6849">
        <w:rPr>
          <w:lang w:eastAsia="en-US"/>
        </w:rPr>
        <w:t>Khronos</w:t>
      </w:r>
      <w:proofErr w:type="spellEnd"/>
      <w:r w:rsidR="00D727F5" w:rsidRPr="001F6849">
        <w:rPr>
          <w:lang w:eastAsia="en-US"/>
        </w:rPr>
        <w:t xml:space="preserve">. Jedná se o formát určený pro sdílení </w:t>
      </w:r>
      <w:proofErr w:type="gramStart"/>
      <w:r w:rsidR="00D727F5" w:rsidRPr="001F6849">
        <w:rPr>
          <w:lang w:eastAsia="en-US"/>
        </w:rPr>
        <w:t>3D</w:t>
      </w:r>
      <w:proofErr w:type="gramEnd"/>
      <w:r w:rsidR="00D727F5" w:rsidRPr="001F6849">
        <w:rPr>
          <w:lang w:eastAsia="en-US"/>
        </w:rPr>
        <w:t xml:space="preserve"> scén. Může být ve dvou formách – jakožto binární </w:t>
      </w:r>
      <w:proofErr w:type="gramStart"/>
      <w:r w:rsidR="00D727F5" w:rsidRPr="001F6849">
        <w:rPr>
          <w:lang w:eastAsia="en-US"/>
        </w:rPr>
        <w:t xml:space="preserve">balík </w:t>
      </w:r>
      <w:r w:rsidR="00D727F5" w:rsidRPr="001F6849">
        <w:rPr>
          <w:i/>
          <w:iCs/>
          <w:lang w:eastAsia="en-US"/>
        </w:rPr>
        <w:t>.</w:t>
      </w:r>
      <w:proofErr w:type="spellStart"/>
      <w:r w:rsidR="00D727F5" w:rsidRPr="001F6849">
        <w:rPr>
          <w:i/>
          <w:iCs/>
          <w:lang w:eastAsia="en-US"/>
        </w:rPr>
        <w:t>glb</w:t>
      </w:r>
      <w:proofErr w:type="spellEnd"/>
      <w:proofErr w:type="gramEnd"/>
      <w:r w:rsidR="00D727F5"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00D727F5" w:rsidRPr="001F6849">
        <w:rPr>
          <w:lang w:eastAsia="en-US"/>
        </w:rPr>
        <w:t xml:space="preserve"> indexující připojené binární soubory (</w:t>
      </w:r>
      <w:del w:id="90" w:author="Lukáš Herman" w:date="2023-02-06T14:25:00Z">
        <w:r w:rsidR="00D727F5" w:rsidRPr="001F6849" w:rsidDel="00227A2E">
          <w:rPr>
            <w:lang w:eastAsia="en-US"/>
          </w:rPr>
          <w:delText>atiributy</w:delText>
        </w:r>
      </w:del>
      <w:ins w:id="91" w:author="Lukáš Herman" w:date="2023-02-06T14:25:00Z">
        <w:r w:rsidR="00227A2E" w:rsidRPr="001F6849">
          <w:rPr>
            <w:lang w:eastAsia="en-US"/>
          </w:rPr>
          <w:t>atributy</w:t>
        </w:r>
      </w:ins>
      <w:r w:rsidR="00D727F5" w:rsidRPr="001F6849">
        <w:rPr>
          <w:lang w:eastAsia="en-US"/>
        </w:rPr>
        <w:t xml:space="preserve"> - </w:t>
      </w:r>
      <w:r w:rsidR="00D727F5" w:rsidRPr="001F6849">
        <w:rPr>
          <w:i/>
          <w:iCs/>
          <w:lang w:eastAsia="en-US"/>
        </w:rPr>
        <w:t xml:space="preserve">.bin, </w:t>
      </w:r>
      <w:r w:rsidR="00D727F5" w:rsidRPr="001F6849">
        <w:rPr>
          <w:lang w:eastAsia="en-US"/>
        </w:rPr>
        <w:t xml:space="preserve">textury - </w:t>
      </w:r>
      <w:r w:rsidR="00D727F5" w:rsidRPr="001F6849">
        <w:rPr>
          <w:i/>
          <w:iCs/>
          <w:lang w:eastAsia="en-US"/>
        </w:rPr>
        <w:t>.</w:t>
      </w:r>
      <w:proofErr w:type="spellStart"/>
      <w:r w:rsidR="00D727F5" w:rsidRPr="001F6849">
        <w:rPr>
          <w:i/>
          <w:iCs/>
          <w:lang w:eastAsia="en-US"/>
        </w:rPr>
        <w:t>jpg</w:t>
      </w:r>
      <w:proofErr w:type="spellEnd"/>
      <w:r w:rsidR="00D727F5" w:rsidRPr="001F6849">
        <w:rPr>
          <w:i/>
          <w:iCs/>
          <w:lang w:eastAsia="en-US"/>
        </w:rPr>
        <w:t>, .</w:t>
      </w:r>
      <w:proofErr w:type="spellStart"/>
      <w:r w:rsidR="00D727F5" w:rsidRPr="001F6849">
        <w:rPr>
          <w:i/>
          <w:iCs/>
          <w:lang w:eastAsia="en-US"/>
        </w:rPr>
        <w:t>png</w:t>
      </w:r>
      <w:proofErr w:type="spellEnd"/>
      <w:r w:rsidR="00D727F5" w:rsidRPr="001F6849">
        <w:rPr>
          <w:i/>
          <w:iCs/>
          <w:lang w:eastAsia="en-US"/>
        </w:rPr>
        <w:t xml:space="preserve">. </w:t>
      </w:r>
      <w:proofErr w:type="gramStart"/>
      <w:r w:rsidR="00D727F5" w:rsidRPr="001F6849">
        <w:rPr>
          <w:i/>
          <w:iCs/>
          <w:lang w:eastAsia="en-US"/>
        </w:rPr>
        <w:t>.</w:t>
      </w:r>
      <w:proofErr w:type="spellStart"/>
      <w:r w:rsidR="00D727F5"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63B23A51" w14:textId="314CBE6D" w:rsidR="00D620C5" w:rsidRDefault="00000000" w:rsidP="00D727F5">
      <w:pPr>
        <w:pStyle w:val="Normlnprvnodsazen"/>
        <w:ind w:firstLine="0"/>
        <w:rPr>
          <w:lang w:eastAsia="en-US"/>
        </w:rPr>
      </w:pPr>
      <w:hyperlink r:id="rId29" w:history="1">
        <w:r w:rsidR="00D620C5" w:rsidRPr="003463AF">
          <w:rPr>
            <w:rStyle w:val="Hyperlink"/>
            <w:lang w:eastAsia="en-US"/>
          </w:rPr>
          <w:t>https://www.youtube.com/watch?v=e9Ont3uJYa0</w:t>
        </w:r>
      </w:hyperlink>
    </w:p>
    <w:p w14:paraId="18D521A1" w14:textId="3F795D96" w:rsidR="00123346" w:rsidRDefault="00D620C5" w:rsidP="00D727F5">
      <w:pPr>
        <w:pStyle w:val="Normlnprvnodsazen"/>
        <w:ind w:firstLine="0"/>
        <w:rPr>
          <w:lang w:eastAsia="en-US"/>
        </w:rPr>
      </w:pPr>
      <w:r w:rsidRPr="00D620C5">
        <w:rPr>
          <w:lang w:eastAsia="en-US"/>
        </w:rPr>
        <w:t>https://www.khronos.org/developers/library/</w:t>
      </w:r>
    </w:p>
    <w:p w14:paraId="6AB19632" w14:textId="536C7C76" w:rsidR="00123346" w:rsidRDefault="00123346" w:rsidP="00D727F5">
      <w:pPr>
        <w:pStyle w:val="Normlnprvnodsazen"/>
        <w:ind w:firstLine="0"/>
        <w:rPr>
          <w:b/>
          <w:bCs/>
          <w:lang w:eastAsia="en-US"/>
        </w:rPr>
      </w:pPr>
      <w:proofErr w:type="gramStart"/>
      <w:r>
        <w:rPr>
          <w:b/>
          <w:bCs/>
          <w:lang w:eastAsia="en-US"/>
        </w:rPr>
        <w:lastRenderedPageBreak/>
        <w:t>3D</w:t>
      </w:r>
      <w:proofErr w:type="gramEnd"/>
      <w:r>
        <w:rPr>
          <w:b/>
          <w:bCs/>
          <w:lang w:eastAsia="en-US"/>
        </w:rPr>
        <w:t xml:space="preserve"> </w:t>
      </w:r>
      <w:proofErr w:type="spellStart"/>
      <w:r>
        <w:rPr>
          <w:b/>
          <w:bCs/>
          <w:lang w:eastAsia="en-US"/>
        </w:rPr>
        <w:t>Tiles</w:t>
      </w:r>
      <w:proofErr w:type="spellEnd"/>
    </w:p>
    <w:p w14:paraId="1AC6A2CE" w14:textId="104E3EB2" w:rsidR="00123346" w:rsidRDefault="00123346" w:rsidP="00D727F5">
      <w:pPr>
        <w:pStyle w:val="Normlnprvnodsazen"/>
        <w:ind w:firstLine="0"/>
        <w:rPr>
          <w:lang w:eastAsia="en-US"/>
        </w:rPr>
      </w:pPr>
      <w:r>
        <w:rPr>
          <w:lang w:eastAsia="en-US"/>
        </w:rPr>
        <w:t xml:space="preserve">Jedná se o </w:t>
      </w:r>
      <w:r w:rsidR="000A08D9">
        <w:rPr>
          <w:lang w:eastAsia="en-US"/>
        </w:rPr>
        <w:t xml:space="preserve">otevřený formát a </w:t>
      </w:r>
      <w:r>
        <w:rPr>
          <w:lang w:eastAsia="en-US"/>
        </w:rPr>
        <w:t xml:space="preserve">OGC standard. Je to poměrně komplikovaný formát, jejímž hlavním cílem je umožnit </w:t>
      </w:r>
      <w:proofErr w:type="spellStart"/>
      <w:r>
        <w:rPr>
          <w:lang w:eastAsia="en-US"/>
        </w:rPr>
        <w:t>vykraslování</w:t>
      </w:r>
      <w:proofErr w:type="spellEnd"/>
      <w:r>
        <w:rPr>
          <w:lang w:eastAsia="en-US"/>
        </w:rPr>
        <w:t xml:space="preserve"> velkého množství </w:t>
      </w:r>
      <w:proofErr w:type="gramStart"/>
      <w:r>
        <w:rPr>
          <w:lang w:eastAsia="en-US"/>
        </w:rPr>
        <w:t>3D</w:t>
      </w:r>
      <w:proofErr w:type="gramEnd"/>
      <w:r>
        <w:rPr>
          <w:lang w:eastAsia="en-US"/>
        </w:rPr>
        <w:t xml:space="preserve"> dat. </w:t>
      </w:r>
      <w:r w:rsidR="000A08D9">
        <w:rPr>
          <w:lang w:eastAsia="en-US"/>
        </w:rPr>
        <w:t xml:space="preserve">Formát je vytvořen na základě </w:t>
      </w:r>
      <w:proofErr w:type="spellStart"/>
      <w:r w:rsidR="000A08D9">
        <w:rPr>
          <w:lang w:eastAsia="en-US"/>
        </w:rPr>
        <w:t>glTF</w:t>
      </w:r>
      <w:proofErr w:type="spellEnd"/>
      <w:r w:rsidR="000A08D9">
        <w:rPr>
          <w:lang w:eastAsia="en-US"/>
        </w:rPr>
        <w:t xml:space="preserve"> specifikace. Hlavní předností je hierarchický LOD přístup, kdy data jsou definována ve stromové struktuře, kde koncové </w:t>
      </w:r>
      <w:proofErr w:type="spellStart"/>
      <w:r w:rsidR="000A08D9">
        <w:rPr>
          <w:lang w:eastAsia="en-US"/>
        </w:rPr>
        <w:t>nódy</w:t>
      </w:r>
      <w:proofErr w:type="spellEnd"/>
      <w:r w:rsidR="000A08D9">
        <w:rPr>
          <w:lang w:eastAsia="en-US"/>
        </w:rPr>
        <w:t xml:space="preserve"> mají maximální rozlišení a každý rodič je zjednodušenou verzí svých </w:t>
      </w:r>
      <w:r w:rsidR="00615C3B" w:rsidRPr="00615C3B">
        <w:rPr>
          <w:highlight w:val="yellow"/>
          <w:lang w:eastAsia="en-US"/>
        </w:rPr>
        <w:t xml:space="preserve">dětských </w:t>
      </w:r>
      <w:proofErr w:type="spellStart"/>
      <w:r w:rsidR="00615C3B" w:rsidRPr="00615C3B">
        <w:rPr>
          <w:highlight w:val="yellow"/>
          <w:lang w:eastAsia="en-US"/>
        </w:rPr>
        <w:t>nódů</w:t>
      </w:r>
      <w:proofErr w:type="spellEnd"/>
      <w:r w:rsidR="00615C3B">
        <w:rPr>
          <w:lang w:eastAsia="en-US"/>
        </w:rPr>
        <w:t xml:space="preserve">.  Tento přístup tedy umožňuje </w:t>
      </w:r>
      <w:proofErr w:type="spellStart"/>
      <w:r w:rsidR="00615C3B">
        <w:rPr>
          <w:lang w:eastAsia="en-US"/>
        </w:rPr>
        <w:t>streamovat</w:t>
      </w:r>
      <w:proofErr w:type="spellEnd"/>
      <w:r w:rsidR="00615C3B">
        <w:rPr>
          <w:lang w:eastAsia="en-US"/>
        </w:rPr>
        <w:t xml:space="preserve"> pouze data potřebná pro dané zobrazení. 3DTiles formát sám o sobě určuje způsob jakým rozdělit 3D model do objemových dlaždic, kdy každá dlaždice odkazuje na </w:t>
      </w:r>
      <w:proofErr w:type="spellStart"/>
      <w:r w:rsidR="00615C3B">
        <w:rPr>
          <w:lang w:eastAsia="en-US"/>
        </w:rPr>
        <w:t>glTF</w:t>
      </w:r>
      <w:proofErr w:type="spellEnd"/>
      <w:r w:rsidR="00615C3B">
        <w:rPr>
          <w:lang w:eastAsia="en-US"/>
        </w:rPr>
        <w:t xml:space="preserve">. V rámci </w:t>
      </w:r>
      <w:proofErr w:type="spellStart"/>
      <w:r w:rsidR="00615C3B">
        <w:rPr>
          <w:lang w:eastAsia="en-US"/>
        </w:rPr>
        <w:t>glTF</w:t>
      </w:r>
      <w:proofErr w:type="spellEnd"/>
      <w:r w:rsidR="00615C3B">
        <w:rPr>
          <w:lang w:eastAsia="en-US"/>
        </w:rPr>
        <w:t xml:space="preserve"> je pak zakódována samotná geometrie, textury, komprese, identifikace prvku a metadata. </w:t>
      </w:r>
      <w:r w:rsidR="00615C3B" w:rsidRPr="00615C3B">
        <w:rPr>
          <w:lang w:eastAsia="en-US"/>
        </w:rPr>
        <w:fldChar w:fldCharType="begin"/>
      </w:r>
      <w:r w:rsidR="00615C3B" w:rsidRPr="00615C3B">
        <w:rPr>
          <w:lang w:eastAsia="en-US"/>
        </w:rPr>
        <w:instrText xml:space="preserve"> ADDIN ZOTERO_ITEM CSL_CITATION {"citationID":"f6VwMSFh","properties":{"formattedCitation":"(Geospatial Webinar 2023)","plainCitation":"(Geospatial Webinar 2023)","noteIndex":0},"citationItems":[{"id":1941,"uris":["http://zotero.org/groups/4599106/items/BURSQN7I"],"itemData":{"id":1941,"type":"motion_picture","abstract":"glTF’s Geospatial Special Interest Group, presented on the limitations of today’s glTF and solutions to extend it for the Geospatial and AEC industries. Topics: Hierarchical Level of Detail (HLOD), point clouds, geometry and texture compression, and meta-data solutions for the urban digital twin and how it applies to the Metaverse. \n\nAgenda\n00:00:40 - Introduction\n00:04:42 - Scaling glTF with 3D Tiles\n00:15:25 - I3S &amp; glTF in Geospatial\n00:28:44 - Point Clouds and glTF\n00:44:25 - The \"Geospatial Profile\" in glTF\n00:48:06 - Ask the Experts\n\nPresenters: Sean Lilley, Cesium; Tam Belayneh, Esri; Michael Beale, Autodesk; Leonard Daly, Daly Realism","dimensions":"1:04:04","source":"YouTube","title":"Geospatial Webinar","URL":"https://www.youtube.com/watch?v=e9Ont3uJYa0","director":[{"literal":"The Khronos Group"}],"accessed":{"date-parts":[["2023",9,3]]},"issued":{"date-parts":[["2023"]]},"citation-key":"thekhronosgroupGeospatialWebinar2023"}}],"schema":"https://github.com/citation-style-language/schema/raw/master/csl-citation.json"} </w:instrText>
      </w:r>
      <w:r w:rsidR="00615C3B" w:rsidRPr="00615C3B">
        <w:rPr>
          <w:lang w:eastAsia="en-US"/>
        </w:rPr>
        <w:fldChar w:fldCharType="separate"/>
      </w:r>
      <w:r w:rsidR="00615C3B" w:rsidRPr="00615C3B">
        <w:t>(Geospatial Webinar 2023)</w:t>
      </w:r>
      <w:r w:rsidR="00615C3B" w:rsidRPr="00615C3B">
        <w:rPr>
          <w:lang w:eastAsia="en-US"/>
        </w:rPr>
        <w:fldChar w:fldCharType="end"/>
      </w:r>
      <w:r w:rsidR="00615C3B">
        <w:rPr>
          <w:lang w:eastAsia="en-US"/>
        </w:rPr>
        <w:t xml:space="preserve"> </w:t>
      </w:r>
    </w:p>
    <w:p w14:paraId="1B86BAEE" w14:textId="77777777" w:rsidR="00615C3B" w:rsidRDefault="00615C3B" w:rsidP="00D727F5">
      <w:pPr>
        <w:pStyle w:val="Normlnprvnodsazen"/>
        <w:ind w:firstLine="0"/>
        <w:rPr>
          <w:lang w:eastAsia="en-US"/>
        </w:rPr>
      </w:pPr>
    </w:p>
    <w:p w14:paraId="6C3FF631" w14:textId="77777777" w:rsidR="00B0497E" w:rsidRPr="00B0497E" w:rsidRDefault="00B0497E" w:rsidP="00D727F5">
      <w:pPr>
        <w:pStyle w:val="Normlnprvnodsazen"/>
        <w:ind w:firstLine="0"/>
        <w:rPr>
          <w:lang w:val="en-US" w:eastAsia="en-US"/>
        </w:rPr>
      </w:pP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2" w:author="Lukáš Herman" w:date="2023-02-21T16:21:00Z">
        <w:r w:rsidR="00247F6B" w:rsidRPr="001F6849">
          <w:rPr>
            <w:lang w:eastAsia="cs-CZ"/>
          </w:rPr>
          <w:t>J</w:t>
        </w:r>
      </w:ins>
      <w:del w:id="93" w:author="Lukáš Herman" w:date="2023-02-21T16:21:00Z">
        <w:r w:rsidRPr="001F6849" w:rsidDel="00247F6B">
          <w:rPr>
            <w:lang w:eastAsia="cs-CZ"/>
          </w:rPr>
          <w:delText>j</w:delText>
        </w:r>
      </w:del>
      <w:r w:rsidRPr="001F6849">
        <w:rPr>
          <w:lang w:eastAsia="cs-CZ"/>
        </w:rPr>
        <w:t>ava</w:t>
      </w:r>
      <w:ins w:id="94" w:author="Lukáš Herman" w:date="2023-02-21T16:21:00Z">
        <w:r w:rsidR="00247F6B" w:rsidRPr="001F6849">
          <w:rPr>
            <w:lang w:eastAsia="cs-CZ"/>
          </w:rPr>
          <w:t>S</w:t>
        </w:r>
      </w:ins>
      <w:del w:id="95" w:author="Lukáš Herman" w:date="2023-02-21T16:21:00Z">
        <w:r w:rsidRPr="001F6849" w:rsidDel="00247F6B">
          <w:rPr>
            <w:lang w:eastAsia="cs-CZ"/>
          </w:rPr>
          <w:delText>sr</w:delText>
        </w:r>
      </w:del>
      <w:r w:rsidRPr="001F6849">
        <w:rPr>
          <w:lang w:eastAsia="cs-CZ"/>
        </w:rPr>
        <w:t>c</w:t>
      </w:r>
      <w:ins w:id="96" w:author="Lukáš Herman" w:date="2023-02-21T16:21:00Z">
        <w:r w:rsidR="00247F6B" w:rsidRPr="001F6849">
          <w:rPr>
            <w:lang w:eastAsia="cs-CZ"/>
          </w:rPr>
          <w:t>r</w:t>
        </w:r>
      </w:ins>
      <w:r w:rsidRPr="001F6849">
        <w:rPr>
          <w:lang w:eastAsia="cs-CZ"/>
        </w:rPr>
        <w:t>ipt</w:t>
      </w:r>
      <w:del w:id="97"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Default="00642A9C" w:rsidP="002656D4">
      <w:pPr>
        <w:pStyle w:val="Heading2"/>
        <w:rPr>
          <w:lang w:val="cs-CZ"/>
        </w:rPr>
      </w:pPr>
      <w:r>
        <w:rPr>
          <w:lang w:val="cs-CZ"/>
        </w:rPr>
        <w:t>Taxonomie technologií</w:t>
      </w:r>
    </w:p>
    <w:p w14:paraId="44004C3E" w14:textId="21F630B1" w:rsidR="00D7572C" w:rsidRPr="00D7572C" w:rsidRDefault="00D7572C" w:rsidP="00D7572C">
      <w:pPr>
        <w:rPr>
          <w:lang w:eastAsia="cs-CZ"/>
        </w:rPr>
      </w:pPr>
      <w:r w:rsidRPr="00D7572C">
        <w:rPr>
          <w:highlight w:val="yellow"/>
          <w:lang w:val="en-US" w:eastAsia="cs-CZ"/>
        </w:rPr>
        <w:t># QST – d</w:t>
      </w:r>
      <w:proofErr w:type="spellStart"/>
      <w:r w:rsidRPr="00D7572C">
        <w:rPr>
          <w:highlight w:val="yellow"/>
          <w:lang w:eastAsia="cs-CZ"/>
        </w:rPr>
        <w:t>át</w:t>
      </w:r>
      <w:proofErr w:type="spellEnd"/>
      <w:r w:rsidRPr="00D7572C">
        <w:rPr>
          <w:highlight w:val="yellow"/>
          <w:lang w:eastAsia="cs-CZ"/>
        </w:rPr>
        <w:t xml:space="preserve"> pryč?</w:t>
      </w:r>
      <w:r>
        <w:rPr>
          <w:lang w:eastAsia="cs-CZ"/>
        </w:rPr>
        <w:t xml:space="preserve"> </w:t>
      </w:r>
    </w:p>
    <w:p w14:paraId="10449E5E" w14:textId="77777777" w:rsidR="00F16747" w:rsidRPr="00D7572C" w:rsidRDefault="00F16747" w:rsidP="00F16747">
      <w:pPr>
        <w:rPr>
          <w:highlight w:val="yellow"/>
          <w:lang w:eastAsia="cs-CZ"/>
        </w:rPr>
      </w:pPr>
      <w:r w:rsidRPr="00D7572C">
        <w:rPr>
          <w:highlight w:val="yellow"/>
          <w:lang w:eastAsia="cs-CZ"/>
        </w:rPr>
        <w:t xml:space="preserve">Jedním z možných pohledů na klasifikaci vizualizačních technologií poskytli </w:t>
      </w:r>
      <w:r w:rsidRPr="00D7572C">
        <w:rPr>
          <w:highlight w:val="yellow"/>
          <w:lang w:eastAsia="cs-CZ"/>
        </w:rPr>
        <w:fldChar w:fldCharType="begin"/>
      </w:r>
      <w:r w:rsidRPr="00D7572C">
        <w:rPr>
          <w:highlight w:val="yellow"/>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D7572C">
        <w:rPr>
          <w:highlight w:val="yellow"/>
          <w:lang w:eastAsia="cs-CZ"/>
        </w:rPr>
        <w:fldChar w:fldCharType="separate"/>
      </w:r>
      <w:r w:rsidRPr="00D7572C">
        <w:rPr>
          <w:highlight w:val="yellow"/>
        </w:rPr>
        <w:t>(Bostock, Heer 2009)</w:t>
      </w:r>
      <w:r w:rsidRPr="00D7572C">
        <w:rPr>
          <w:highlight w:val="yellow"/>
          <w:lang w:eastAsia="cs-CZ"/>
        </w:rPr>
        <w:fldChar w:fldCharType="end"/>
      </w:r>
      <w:r w:rsidRPr="00D7572C">
        <w:rPr>
          <w:highlight w:val="yellow"/>
          <w:lang w:eastAsia="cs-CZ"/>
        </w:rPr>
        <w:t xml:space="preserve">. V rámci své práce hodnotí vizualizační technologie na základě tří charakteristik, jimiž jsou </w:t>
      </w:r>
    </w:p>
    <w:p w14:paraId="337C243C" w14:textId="77777777" w:rsidR="00F16747" w:rsidRPr="00D7572C" w:rsidRDefault="00F16747" w:rsidP="00F16747">
      <w:pPr>
        <w:pStyle w:val="Normlnprvnodsazen"/>
        <w:numPr>
          <w:ilvl w:val="0"/>
          <w:numId w:val="12"/>
        </w:numPr>
        <w:rPr>
          <w:highlight w:val="yellow"/>
        </w:rPr>
      </w:pPr>
      <w:r w:rsidRPr="00D7572C">
        <w:rPr>
          <w:highlight w:val="yellow"/>
        </w:rPr>
        <w:t>Expresivita – Jaké možné vizualizace daná technologie umožňuje?</w:t>
      </w:r>
    </w:p>
    <w:p w14:paraId="3C86F274" w14:textId="77777777" w:rsidR="00F16747" w:rsidRPr="00D7572C" w:rsidRDefault="00F16747" w:rsidP="00F16747">
      <w:pPr>
        <w:pStyle w:val="Normlnprvnodsazen"/>
        <w:numPr>
          <w:ilvl w:val="0"/>
          <w:numId w:val="12"/>
        </w:numPr>
        <w:rPr>
          <w:highlight w:val="yellow"/>
        </w:rPr>
      </w:pPr>
      <w:r w:rsidRPr="00D7572C">
        <w:rPr>
          <w:highlight w:val="yellow"/>
        </w:rPr>
        <w:t>Účinnost – Jak dlouho zabere vytvoření vizualizace?</w:t>
      </w:r>
    </w:p>
    <w:p w14:paraId="2010321F" w14:textId="77777777" w:rsidR="00F16747" w:rsidRPr="00D7572C" w:rsidRDefault="00F16747" w:rsidP="00F16747">
      <w:pPr>
        <w:pStyle w:val="Normlnprvnodsazen"/>
        <w:numPr>
          <w:ilvl w:val="0"/>
          <w:numId w:val="12"/>
        </w:numPr>
        <w:rPr>
          <w:highlight w:val="yellow"/>
        </w:rPr>
      </w:pPr>
      <w:r w:rsidRPr="00D7572C">
        <w:rPr>
          <w:highlight w:val="yellow"/>
        </w:rPr>
        <w:t>Přístupnost – Jak náročné je vytvořit vizualizaci bez předchozí znalosti dané technologie?</w:t>
      </w:r>
    </w:p>
    <w:p w14:paraId="3341AC8A" w14:textId="68D7E1B3" w:rsidR="00260F6F" w:rsidRPr="001F6849" w:rsidRDefault="00F16747" w:rsidP="00260F6F">
      <w:proofErr w:type="spellStart"/>
      <w:r w:rsidRPr="00D7572C">
        <w:rPr>
          <w:highlight w:val="yellow"/>
        </w:rPr>
        <w:t>Bostock</w:t>
      </w:r>
      <w:proofErr w:type="spellEnd"/>
      <w:r w:rsidRPr="00D7572C">
        <w:rPr>
          <w:highlight w:val="yellow"/>
        </w:rPr>
        <w:t xml:space="preserve"> a </w:t>
      </w:r>
      <w:proofErr w:type="spellStart"/>
      <w:r w:rsidRPr="00D7572C">
        <w:rPr>
          <w:highlight w:val="yellow"/>
        </w:rPr>
        <w:t>Heer</w:t>
      </w:r>
      <w:proofErr w:type="spellEnd"/>
      <w:r w:rsidRPr="00D7572C">
        <w:rPr>
          <w:highlight w:val="yellow"/>
        </w:rPr>
        <w:t xml:space="preserve"> hodnotili technologie pro vizualizaci dat obecně, přístup je však aplikovatelný na konkrétní výběr technologií omezený na geoprostorová data. V případě technologií pro tvorbu virtuálních prostředí / vizualizací </w:t>
      </w:r>
      <w:r w:rsidRPr="00D7572C">
        <w:rPr>
          <w:highlight w:val="yellow"/>
        </w:rPr>
        <w:fldChar w:fldCharType="begin"/>
      </w:r>
      <w:r w:rsidRPr="00D7572C">
        <w:rPr>
          <w:highlight w:val="yellow"/>
        </w:rPr>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D7572C">
        <w:rPr>
          <w:highlight w:val="yellow"/>
        </w:rPr>
        <w:fldChar w:fldCharType="separate"/>
      </w:r>
      <w:r w:rsidRPr="00D7572C">
        <w:rPr>
          <w:rFonts w:cs="Times New Roman"/>
          <w:szCs w:val="24"/>
          <w:highlight w:val="yellow"/>
        </w:rPr>
        <w:t>(Çöltekin et al. 2020b)</w:t>
      </w:r>
      <w:r w:rsidRPr="00D7572C">
        <w:rPr>
          <w:highlight w:val="yellow"/>
        </w:rPr>
        <w:fldChar w:fldCharType="end"/>
      </w:r>
      <w:r w:rsidRPr="00D7572C">
        <w:rPr>
          <w:highlight w:val="yellow"/>
        </w:rPr>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98"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xml:space="preserve">. Webový software, tedy software, jehož runtime prostředí je buďto v rámci </w:t>
      </w:r>
      <w:r w:rsidR="00847162" w:rsidRPr="001F6849">
        <w:lastRenderedPageBreak/>
        <w:t>klienta, tím pádem v prohlížeči uživatele nebo v rámci serveru</w:t>
      </w:r>
      <w:r w:rsidR="00A1051A" w:rsidRPr="001F6849">
        <w:t>.</w:t>
      </w:r>
      <w:r w:rsidR="003E04FB" w:rsidRPr="001F6849">
        <w:t xml:space="preserve"> </w:t>
      </w:r>
      <w:r w:rsidR="00847162" w:rsidRPr="001F6849">
        <w:t>Pro dosažení daného případu 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40C29D47"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637A27">
        <w:rPr>
          <w:noProof/>
        </w:rPr>
        <w:t>11</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27E76D85" w:rsidR="00476706"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2</w:t>
      </w:r>
      <w:r w:rsidRPr="001F6849">
        <w:fldChar w:fldCharType="end"/>
      </w:r>
      <w:r w:rsidRPr="001F6849">
        <w:t xml:space="preserve"> Taxonomie </w:t>
      </w:r>
      <w:del w:id="99" w:author="Lukáš Herman" w:date="2023-02-06T14:26:00Z">
        <w:r w:rsidRPr="001F6849" w:rsidDel="00227A2E">
          <w:delText>weobvých</w:delText>
        </w:r>
      </w:del>
      <w:ins w:id="100" w:author="Lukáš Herman" w:date="2023-02-06T14:26:00Z">
        <w:r w:rsidR="00227A2E" w:rsidRPr="001F6849">
          <w:t>webových</w:t>
        </w:r>
      </w:ins>
      <w:r w:rsidRPr="001F6849">
        <w:t xml:space="preserve"> technologií umožňujících tvorbu </w:t>
      </w:r>
      <w:del w:id="101" w:author="Lukáš Herman" w:date="2023-02-06T14:26:00Z">
        <w:r w:rsidRPr="001F6849" w:rsidDel="00227A2E">
          <w:delText>virutálních</w:delText>
        </w:r>
      </w:del>
      <w:ins w:id="102"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27F500D9" w14:textId="77777777" w:rsidR="00637A27" w:rsidRDefault="00637A27" w:rsidP="00637A27"/>
    <w:p w14:paraId="50D7278B" w14:textId="77777777" w:rsidR="00637A27" w:rsidRDefault="00637A27" w:rsidP="00637A27">
      <w:pPr>
        <w:pStyle w:val="Normlnprvnodsazen"/>
        <w:keepNext/>
        <w:ind w:firstLine="0"/>
      </w:pPr>
      <w:r>
        <w:rPr>
          <w:noProof/>
          <w:lang w:eastAsia="en-US"/>
        </w:rPr>
        <w:drawing>
          <wp:inline distT="0" distB="0" distL="0" distR="0" wp14:anchorId="4346D2B4" wp14:editId="07D76DDE">
            <wp:extent cx="5579745" cy="3001010"/>
            <wp:effectExtent l="0" t="0" r="1905" b="8890"/>
            <wp:docPr id="165637438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374381" name="Picture 1"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579745" cy="3001010"/>
                    </a:xfrm>
                    <a:prstGeom prst="rect">
                      <a:avLst/>
                    </a:prstGeom>
                  </pic:spPr>
                </pic:pic>
              </a:graphicData>
            </a:graphic>
          </wp:inline>
        </w:drawing>
      </w:r>
    </w:p>
    <w:p w14:paraId="52DD3175" w14:textId="0A590183" w:rsidR="00637A27" w:rsidRPr="00637A27" w:rsidRDefault="00637A27" w:rsidP="00637A27">
      <w:pPr>
        <w:pStyle w:val="Caption"/>
      </w:pPr>
      <w:r>
        <w:t xml:space="preserve">Obr. </w:t>
      </w:r>
      <w:r>
        <w:fldChar w:fldCharType="begin"/>
      </w:r>
      <w:r>
        <w:instrText xml:space="preserve"> SEQ Obr. \* ARABIC </w:instrText>
      </w:r>
      <w:r>
        <w:fldChar w:fldCharType="separate"/>
      </w:r>
      <w:r>
        <w:rPr>
          <w:noProof/>
        </w:rPr>
        <w:t>13</w:t>
      </w:r>
      <w:r>
        <w:fldChar w:fldCharType="end"/>
      </w:r>
      <w:r>
        <w:t xml:space="preserve"> </w:t>
      </w:r>
      <w:r w:rsidRPr="001F6849">
        <w:t xml:space="preserve">Taxonomie </w:t>
      </w:r>
      <w:del w:id="103" w:author="Lukáš Herman" w:date="2023-02-06T14:26:00Z">
        <w:r w:rsidRPr="001F6849" w:rsidDel="00227A2E">
          <w:delText>weobvých</w:delText>
        </w:r>
      </w:del>
      <w:ins w:id="104" w:author="Lukáš Herman" w:date="2023-02-06T14:26:00Z">
        <w:r w:rsidRPr="001F6849">
          <w:t>webových</w:t>
        </w:r>
      </w:ins>
      <w:r w:rsidRPr="001F6849">
        <w:t xml:space="preserve"> technologií umožňujících tvorbu </w:t>
      </w:r>
      <w:del w:id="105" w:author="Lukáš Herman" w:date="2023-02-06T14:26:00Z">
        <w:r w:rsidRPr="001F6849" w:rsidDel="00227A2E">
          <w:delText>virutálních</w:delText>
        </w:r>
      </w:del>
      <w:ins w:id="106" w:author="Lukáš Herman" w:date="2023-02-06T14:26:00Z">
        <w:r w:rsidRPr="001F6849">
          <w:t>virtuálních</w:t>
        </w:r>
      </w:ins>
      <w:r w:rsidRPr="001F6849">
        <w:t xml:space="preserve"> prostředí. zdroj: </w:t>
      </w:r>
      <w:r w:rsidRPr="001F6849">
        <w:fldChar w:fldCharType="begin"/>
      </w:r>
      <w:r w:rsidR="00615C3B">
        <w:instrText xml:space="preserve"> ADDIN ZOTERO_ITEM CSL_CITATION {"citationID":"twzTrfU9","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t xml:space="preserve"> – </w:t>
      </w:r>
      <w:r w:rsidRPr="00695EF6">
        <w:rPr>
          <w:highlight w:val="yellow"/>
          <w:lang w:val="en-US"/>
        </w:rPr>
        <w:t>#</w:t>
      </w:r>
      <w:r w:rsidRPr="00637A27">
        <w:rPr>
          <w:highlight w:val="yellow"/>
          <w:lang w:val="en-US"/>
        </w:rPr>
        <w:t>work in progress</w:t>
      </w:r>
    </w:p>
    <w:p w14:paraId="696C140F" w14:textId="335C42DA" w:rsidR="001937BB" w:rsidRDefault="00EC09D9" w:rsidP="001937BB">
      <w:r w:rsidRPr="00642A9C">
        <w:rPr>
          <w:highlight w:val="yellow"/>
        </w:rPr>
        <w:t>Obr. X a Obr. X</w:t>
      </w:r>
      <w:r>
        <w:t xml:space="preserve"> podávají obecný přehled o ekosystému technologií, kterých je třeba pro vykreslování 3D grafiky a tvorby virtuálních prostředí na webu. </w:t>
      </w:r>
    </w:p>
    <w:p w14:paraId="02C7A868" w14:textId="5A036A2B" w:rsidR="001937BB" w:rsidRDefault="001937BB" w:rsidP="001937BB">
      <w:pPr>
        <w:pStyle w:val="Heading3"/>
      </w:pPr>
      <w:r>
        <w:lastRenderedPageBreak/>
        <w:t>Kategorizace pro webový vývoj</w:t>
      </w:r>
    </w:p>
    <w:p w14:paraId="0EEBAD59" w14:textId="77777777" w:rsidR="001937BB" w:rsidRDefault="001937BB" w:rsidP="001937BB">
      <w:pPr>
        <w:rPr>
          <w:lang w:eastAsia="cs-CZ"/>
        </w:rPr>
      </w:pPr>
      <w:r>
        <w:rPr>
          <w:lang w:eastAsia="cs-CZ"/>
        </w:rPr>
        <w:t>Pokud chce člověk vyvíjet VR pro web má možnosti:</w:t>
      </w:r>
    </w:p>
    <w:p w14:paraId="0265D9E5" w14:textId="77777777" w:rsidR="001937BB" w:rsidRDefault="001937BB" w:rsidP="001937BB">
      <w:pPr>
        <w:pStyle w:val="Normlnprvnodsazen"/>
        <w:numPr>
          <w:ilvl w:val="0"/>
          <w:numId w:val="35"/>
        </w:numPr>
      </w:pPr>
      <w:r>
        <w:t xml:space="preserve">Přímý vývoj nad </w:t>
      </w:r>
      <w:proofErr w:type="spellStart"/>
      <w:r>
        <w:t>WebGL</w:t>
      </w:r>
      <w:proofErr w:type="spellEnd"/>
      <w:r>
        <w:t xml:space="preserve"> a </w:t>
      </w:r>
      <w:proofErr w:type="spellStart"/>
      <w:r>
        <w:t>WebXR</w:t>
      </w:r>
      <w:proofErr w:type="spellEnd"/>
    </w:p>
    <w:p w14:paraId="1864E043" w14:textId="77777777" w:rsidR="001937BB" w:rsidRDefault="001937BB" w:rsidP="001937BB">
      <w:pPr>
        <w:pStyle w:val="Normlnprvnodsazen"/>
        <w:numPr>
          <w:ilvl w:val="0"/>
          <w:numId w:val="35"/>
        </w:numPr>
      </w:pPr>
      <w:r>
        <w:t xml:space="preserve">JS framework / knihovnu pro </w:t>
      </w:r>
      <w:proofErr w:type="spellStart"/>
      <w:r>
        <w:t>WebXR</w:t>
      </w:r>
      <w:proofErr w:type="spellEnd"/>
    </w:p>
    <w:p w14:paraId="70FC3B69" w14:textId="77777777" w:rsidR="001937BB" w:rsidRDefault="001937BB" w:rsidP="001937BB">
      <w:pPr>
        <w:pStyle w:val="Normlnprvnodsazen"/>
        <w:numPr>
          <w:ilvl w:val="0"/>
          <w:numId w:val="35"/>
        </w:numPr>
      </w:pPr>
      <w:r>
        <w:t xml:space="preserve">Export do </w:t>
      </w:r>
      <w:proofErr w:type="spellStart"/>
      <w:proofErr w:type="gramStart"/>
      <w:r>
        <w:t>WebGL</w:t>
      </w:r>
      <w:proofErr w:type="spellEnd"/>
      <w:r>
        <w:t xml:space="preserve">  skrze</w:t>
      </w:r>
      <w:proofErr w:type="gramEnd"/>
      <w:r>
        <w:t xml:space="preserve"> herní </w:t>
      </w:r>
      <w:proofErr w:type="spellStart"/>
      <w:r>
        <w:t>engine</w:t>
      </w:r>
      <w:proofErr w:type="spellEnd"/>
    </w:p>
    <w:p w14:paraId="17803085" w14:textId="77777777" w:rsidR="001937BB" w:rsidRPr="001937BB" w:rsidRDefault="001937BB" w:rsidP="001937BB">
      <w:pPr>
        <w:pStyle w:val="Normlnprvnodsazen"/>
        <w:numPr>
          <w:ilvl w:val="0"/>
          <w:numId w:val="35"/>
        </w:numPr>
      </w:pPr>
      <w:proofErr w:type="spellStart"/>
      <w:r>
        <w:t>WebXR</w:t>
      </w:r>
      <w:proofErr w:type="spellEnd"/>
      <w:r>
        <w:t xml:space="preserve"> </w:t>
      </w:r>
      <w:proofErr w:type="spellStart"/>
      <w:proofErr w:type="gramStart"/>
      <w:r>
        <w:t>engine</w:t>
      </w:r>
      <w:proofErr w:type="spellEnd"/>
      <w:r>
        <w:t xml:space="preserve"> - </w:t>
      </w:r>
      <w:proofErr w:type="spellStart"/>
      <w:r>
        <w:t>wonderland</w:t>
      </w:r>
      <w:proofErr w:type="spellEnd"/>
      <w:proofErr w:type="gramEnd"/>
    </w:p>
    <w:p w14:paraId="18945E20" w14:textId="25BDC6A5" w:rsidR="001937BB" w:rsidRDefault="001937BB" w:rsidP="001937BB">
      <w:pPr>
        <w:rPr>
          <w:b/>
          <w:bCs/>
        </w:rPr>
      </w:pPr>
      <w:r>
        <w:rPr>
          <w:b/>
          <w:bCs/>
        </w:rPr>
        <w:t>JS Frameworky a knihovny</w:t>
      </w:r>
    </w:p>
    <w:p w14:paraId="7E7099C3" w14:textId="06624D20" w:rsidR="001937BB" w:rsidRPr="001937BB" w:rsidRDefault="001937BB" w:rsidP="001937BB">
      <w:pPr>
        <w:pStyle w:val="Normlnprvnodsazen"/>
        <w:ind w:firstLine="0"/>
        <w:rPr>
          <w:lang w:eastAsia="en-US"/>
        </w:rPr>
      </w:pPr>
      <w:r>
        <w:rPr>
          <w:lang w:eastAsia="en-US"/>
        </w:rPr>
        <w:t xml:space="preserve">Three.js, </w:t>
      </w:r>
      <w:proofErr w:type="spellStart"/>
      <w:r>
        <w:rPr>
          <w:lang w:eastAsia="en-US"/>
        </w:rPr>
        <w:t>react-three-fiber</w:t>
      </w:r>
      <w:proofErr w:type="spellEnd"/>
      <w:r>
        <w:rPr>
          <w:lang w:eastAsia="en-US"/>
        </w:rPr>
        <w:t>, babylon.js, ar.js</w:t>
      </w:r>
    </w:p>
    <w:p w14:paraId="36D8D536" w14:textId="77777777" w:rsidR="001937BB" w:rsidRDefault="001937BB" w:rsidP="001937BB">
      <w:pPr>
        <w:pStyle w:val="Normlnprvnodsazen"/>
        <w:rPr>
          <w:lang w:eastAsia="en-US"/>
        </w:rPr>
      </w:pPr>
    </w:p>
    <w:p w14:paraId="1A628DD2" w14:textId="77777777" w:rsidR="001937BB" w:rsidRPr="001937BB" w:rsidRDefault="001937BB" w:rsidP="001937BB">
      <w:pPr>
        <w:pStyle w:val="Normlnprvnodsazen"/>
        <w:rPr>
          <w:lang w:eastAsia="en-US"/>
        </w:rPr>
      </w:pP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7"/>
      <w:commentRangeStart w:id="108"/>
      <w:r w:rsidRPr="001F6849">
        <w:rPr>
          <w:lang w:eastAsia="en-US"/>
        </w:rPr>
        <w:t>2</w:t>
      </w:r>
      <w:del w:id="109" w:author="Lukáš Herman" w:date="2023-02-10T18:48:00Z">
        <w:r w:rsidRPr="001F6849" w:rsidDel="0045773E">
          <w:rPr>
            <w:lang w:eastAsia="en-US"/>
          </w:rPr>
          <w:delText xml:space="preserve"> </w:delText>
        </w:r>
      </w:del>
      <w:r w:rsidRPr="001F6849">
        <w:rPr>
          <w:lang w:eastAsia="en-US"/>
        </w:rPr>
        <w:t>D</w:t>
      </w:r>
      <w:commentRangeEnd w:id="107"/>
      <w:r w:rsidR="0045773E" w:rsidRPr="001F6849">
        <w:rPr>
          <w:rStyle w:val="CommentReference"/>
          <w:lang w:eastAsia="en-US"/>
        </w:rPr>
        <w:commentReference w:id="107"/>
      </w:r>
      <w:commentRangeEnd w:id="108"/>
      <w:r w:rsidR="009C30BB" w:rsidRPr="001F6849">
        <w:rPr>
          <w:rStyle w:val="CommentReference"/>
          <w:lang w:eastAsia="en-US"/>
        </w:rPr>
        <w:commentReference w:id="108"/>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lastRenderedPageBreak/>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70FB45BF"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637A27">
        <w:rPr>
          <w:noProof/>
        </w:rPr>
        <w:t>14</w:t>
      </w:r>
      <w:r w:rsidRPr="001F6849">
        <w:fldChar w:fldCharType="end"/>
      </w:r>
      <w:r w:rsidRPr="001F6849">
        <w:t xml:space="preserve">  Zdrojový kód HTML a DOM struktura</w:t>
      </w:r>
      <w:r w:rsidR="00D7572C">
        <w:t xml:space="preserve">.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421434DE" w14:textId="38D910DE" w:rsidR="00571A2A" w:rsidRPr="001F6849" w:rsidRDefault="00D415EF" w:rsidP="000A08D9">
      <w:pPr>
        <w:pStyle w:val="Normlnprvnodsazen"/>
        <w:rPr>
          <w:ins w:id="110" w:author="Jan Horák" w:date="2023-06-15T11:57:00Z"/>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 xml:space="preserve">popsat </w:t>
      </w:r>
      <w:proofErr w:type="spellStart"/>
      <w:r w:rsidR="003F5B02" w:rsidRPr="001F6849">
        <w:rPr>
          <w:bCs/>
          <w:highlight w:val="yellow"/>
        </w:rPr>
        <w:t>jednoduše</w:t>
      </w:r>
      <w:r w:rsidR="00F038FF" w:rsidRPr="001F6849">
        <w:rPr>
          <w:bCs/>
          <w:highlight w:val="yellow"/>
        </w:rPr>
        <w:t>Životní</w:t>
      </w:r>
      <w:proofErr w:type="spellEnd"/>
      <w:r w:rsidR="00F038FF" w:rsidRPr="001F6849">
        <w:rPr>
          <w:bCs/>
          <w:highlight w:val="yellow"/>
        </w:rPr>
        <w:t xml:space="preserve"> cyklus VR aplikace spočívá v: </w:t>
      </w:r>
    </w:p>
    <w:p w14:paraId="12BAB988" w14:textId="0ACBD3F3" w:rsidR="00571A2A" w:rsidRPr="001F6849" w:rsidRDefault="00571A2A" w:rsidP="00571A2A">
      <w:pPr>
        <w:pStyle w:val="Malnadpis"/>
        <w:rPr>
          <w:ins w:id="111" w:author="Jan Horák" w:date="2023-06-15T11:58:00Z"/>
        </w:rPr>
      </w:pPr>
      <w:proofErr w:type="spellStart"/>
      <w:ins w:id="112"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3"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lastRenderedPageBreak/>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22D0875" w:rsidR="00A400E8" w:rsidRPr="001F6849" w:rsidRDefault="00A400E8">
      <w:pPr>
        <w:pStyle w:val="Caption"/>
        <w:pPrChange w:id="114"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87744F">
        <w:rPr>
          <w:noProof/>
        </w:rPr>
        <w:t>3</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0C3853" w14:textId="77777777" w:rsidR="001937BB" w:rsidRPr="001937BB" w:rsidRDefault="001937BB" w:rsidP="001937BB">
      <w:pPr>
        <w:pStyle w:val="Normlnprvnodsazen"/>
        <w:ind w:firstLine="0"/>
      </w:pPr>
    </w:p>
    <w:p w14:paraId="0EDD8066" w14:textId="757D6149"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lastRenderedPageBreak/>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lastRenderedPageBreak/>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3411C646" w14:textId="3287BECE" w:rsidR="001937BB" w:rsidRPr="001937BB" w:rsidRDefault="00142D08" w:rsidP="001937BB">
      <w:pPr>
        <w:pStyle w:val="Heading2"/>
      </w:pPr>
      <w:proofErr w:type="spellStart"/>
      <w:r>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proofErr w:type="spellStart"/>
      <w:r>
        <w:t>Esri</w:t>
      </w:r>
      <w:proofErr w:type="spellEnd"/>
      <w:r>
        <w:t xml:space="preserve"> City </w:t>
      </w:r>
      <w:proofErr w:type="spellStart"/>
      <w: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ArcGIS JS API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t>Luciad</w:t>
      </w:r>
      <w:r w:rsidR="00AB24ED">
        <w:t>Ria</w:t>
      </w:r>
      <w:proofErr w:type="spellEnd"/>
      <w:r w:rsidR="00AB24ED">
        <w:t xml:space="preserve"> JS API, což je univerzální API pro vizualizaci dat v prostředí </w:t>
      </w:r>
      <w:r w:rsidR="00AB24ED">
        <w:lastRenderedPageBreak/>
        <w:t xml:space="preserve">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713FD185"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 ačkoliv v posledních letech zažívá značný vývoj v případě podpory mračen bodů. </w:t>
      </w:r>
      <w:r w:rsidRPr="00E155B1">
        <w:rPr>
          <w:highlight w:val="yellow"/>
          <w:lang w:val="en-US" w:eastAsia="en-US"/>
        </w:rPr>
        <w:t xml:space="preserve">#todo – </w:t>
      </w:r>
      <w:proofErr w:type="spellStart"/>
      <w:r w:rsidRPr="00E155B1">
        <w:rPr>
          <w:highlight w:val="yellow"/>
          <w:lang w:val="en-US" w:eastAsia="en-US"/>
        </w:rPr>
        <w:t>citace</w:t>
      </w:r>
      <w:proofErr w:type="spellEnd"/>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QGIStoThree.js, který jak jméno napovídá umožňuje vytvořit kompletní three.js scénu publikovatelnou jakožto webovou stránku přímo z QGIS GUI.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72C80C83" w:rsidR="00AB24ED" w:rsidRDefault="00AB24ED" w:rsidP="00AB24ED">
      <w:pPr>
        <w:pStyle w:val="Heading3"/>
      </w:pPr>
      <w:r>
        <w:t>Geoprostorové knihovny</w:t>
      </w:r>
    </w:p>
    <w:p w14:paraId="487D1FBE" w14:textId="037A16AA" w:rsidR="008A417D" w:rsidRDefault="008A417D" w:rsidP="00AB24ED">
      <w:pPr>
        <w:pStyle w:val="Normlnprvnodsazen"/>
        <w:ind w:firstLine="0"/>
        <w:rPr>
          <w:lang w:eastAsia="en-US"/>
        </w:rPr>
      </w:pPr>
      <w:r>
        <w:rPr>
          <w:lang w:eastAsia="en-US"/>
        </w:rPr>
        <w:t xml:space="preserve">Při přesunu od desktopových řešení k čistě webovým, je možné zmínit </w:t>
      </w:r>
      <w:proofErr w:type="spellStart"/>
      <w:r>
        <w:rPr>
          <w:lang w:eastAsia="en-US"/>
        </w:rPr>
        <w:t>CesiumJS</w:t>
      </w:r>
      <w:proofErr w:type="spellEnd"/>
      <w:r>
        <w:rPr>
          <w:lang w:eastAsia="en-US"/>
        </w:rPr>
        <w:t xml:space="preserve"> </w:t>
      </w:r>
      <w:proofErr w:type="gramStart"/>
      <w:r>
        <w:rPr>
          <w:lang w:eastAsia="en-US"/>
        </w:rPr>
        <w:t>- ,</w:t>
      </w:r>
      <w:proofErr w:type="gramEnd"/>
      <w:r>
        <w:rPr>
          <w:lang w:eastAsia="en-US"/>
        </w:rPr>
        <w:t xml:space="preserve"> </w:t>
      </w:r>
      <w:proofErr w:type="spellStart"/>
      <w:r>
        <w:rPr>
          <w:lang w:eastAsia="en-US"/>
        </w:rPr>
        <w:t>vts-geospatial</w:t>
      </w:r>
      <w:proofErr w:type="spellEnd"/>
      <w:r>
        <w:rPr>
          <w:lang w:eastAsia="en-US"/>
        </w:rPr>
        <w:t xml:space="preserve"> a </w:t>
      </w:r>
      <w:proofErr w:type="spellStart"/>
      <w:r>
        <w:rPr>
          <w:lang w:eastAsia="en-US"/>
        </w:rPr>
        <w:t>ITowns</w:t>
      </w:r>
      <w:proofErr w:type="spellEnd"/>
      <w:r>
        <w:rPr>
          <w:lang w:eastAsia="en-US"/>
        </w:rPr>
        <w:t xml:space="preserve">. Porovnání těchto knihoven / frameworků provedl </w:t>
      </w:r>
      <w:r>
        <w:rPr>
          <w:lang w:eastAsia="en-US"/>
        </w:rPr>
        <w:fldChar w:fldCharType="begin"/>
      </w:r>
      <w:r>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Pr>
          <w:lang w:eastAsia="en-US"/>
        </w:rPr>
        <w:fldChar w:fldCharType="separate"/>
      </w:r>
      <w:r w:rsidRPr="00250A0B">
        <w:rPr>
          <w:rFonts w:cs="Times New Roman"/>
          <w:szCs w:val="24"/>
        </w:rPr>
        <w:t>(Horký 2020; 2019 - Battle of 3D Rendering Stacks 2019)</w:t>
      </w:r>
      <w:r>
        <w:rPr>
          <w:lang w:eastAsia="en-US"/>
        </w:rPr>
        <w:fldChar w:fldCharType="end"/>
      </w:r>
      <w:r>
        <w:rPr>
          <w:lang w:eastAsia="en-US"/>
        </w:rPr>
        <w:t xml:space="preserve">, </w:t>
      </w:r>
      <w:r w:rsidR="00F62A36">
        <w:rPr>
          <w:lang w:eastAsia="en-US"/>
        </w:rPr>
        <w:t xml:space="preserve">Jako další je možné zmínit </w:t>
      </w:r>
    </w:p>
    <w:p w14:paraId="78A7A172" w14:textId="51E99623" w:rsidR="00123346" w:rsidRPr="00123346" w:rsidRDefault="00123346" w:rsidP="00AB24ED">
      <w:pPr>
        <w:pStyle w:val="Normlnprvnodsazen"/>
        <w:ind w:firstLine="0"/>
        <w:rPr>
          <w:b/>
          <w:bCs/>
          <w:lang w:eastAsia="en-US"/>
        </w:rPr>
      </w:pPr>
      <w:proofErr w:type="spellStart"/>
      <w:r w:rsidRPr="00123346">
        <w:rPr>
          <w:b/>
          <w:bCs/>
          <w:lang w:eastAsia="en-US"/>
        </w:rPr>
        <w:t>MapBoxGL</w:t>
      </w:r>
      <w:proofErr w:type="spellEnd"/>
    </w:p>
    <w:p w14:paraId="0337A2C1" w14:textId="77777777" w:rsidR="008A417D" w:rsidRDefault="008A417D" w:rsidP="008A417D">
      <w:pPr>
        <w:pStyle w:val="Malnadpis"/>
      </w:pPr>
      <w:proofErr w:type="spellStart"/>
      <w:r>
        <w:t>CesiumJS</w:t>
      </w:r>
      <w:proofErr w:type="spellEnd"/>
    </w:p>
    <w:p w14:paraId="086B7AB7" w14:textId="4A33EE5D" w:rsidR="008A417D" w:rsidRPr="005308D9" w:rsidRDefault="008A417D" w:rsidP="00AB24ED">
      <w:proofErr w:type="spellStart"/>
      <w: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w:t>
      </w:r>
      <w:r w:rsidR="00001021">
        <w:t xml:space="preserve"> </w:t>
      </w:r>
      <w:proofErr w:type="spellStart"/>
      <w:r w:rsidR="00001021">
        <w:t>CesiumJS</w:t>
      </w:r>
      <w:proofErr w:type="spellEnd"/>
      <w:r w:rsidR="00001021">
        <w:t xml:space="preserve"> využívá pro 3D vizualizace např. švýcarská mapovací služba, kdy poskytují 3D model budov, vegetace a terénu pro celé Švýcarsko.</w:t>
      </w:r>
      <w:r w:rsidR="00C35F4C">
        <w:t xml:space="preserve"> </w:t>
      </w:r>
      <w:proofErr w:type="spellStart"/>
      <w:r w:rsidR="00C35F4C" w:rsidRPr="00C35F4C">
        <w:rPr>
          <w:highlight w:val="yellow"/>
        </w:rPr>
        <w:t>CesiumJS</w:t>
      </w:r>
      <w:proofErr w:type="spellEnd"/>
      <w:r w:rsidR="00C35F4C" w:rsidRPr="00C35F4C">
        <w:rPr>
          <w:highlight w:val="yellow"/>
        </w:rPr>
        <w:t xml:space="preserve"> by bylo vhodnou </w:t>
      </w:r>
      <w:proofErr w:type="gramStart"/>
      <w:r w:rsidR="00C35F4C" w:rsidRPr="00C35F4C">
        <w:rPr>
          <w:highlight w:val="yellow"/>
        </w:rPr>
        <w:t>knihovnou</w:t>
      </w:r>
      <w:proofErr w:type="gramEnd"/>
      <w:r w:rsidR="00C35F4C" w:rsidRPr="00C35F4C">
        <w:rPr>
          <w:highlight w:val="yellow"/>
        </w:rPr>
        <w:t xml:space="preserve"> jelikož se specializuje na geografická data a umožňuje propojení s 2D knihovnou </w:t>
      </w:r>
      <w:proofErr w:type="spellStart"/>
      <w:r w:rsidR="00C35F4C" w:rsidRPr="00C35F4C">
        <w:rPr>
          <w:highlight w:val="yellow"/>
        </w:rPr>
        <w:t>OpenLayers</w:t>
      </w:r>
      <w:proofErr w:type="spellEnd"/>
      <w:r w:rsidR="00C35F4C" w:rsidRPr="00C35F4C">
        <w:rPr>
          <w:highlight w:val="yellow"/>
        </w:rPr>
        <w:t>.</w:t>
      </w:r>
      <w:r w:rsidR="00001021">
        <w:t xml:space="preserve">  </w:t>
      </w:r>
      <w:r w:rsidR="005308D9">
        <w:t xml:space="preserve"> </w:t>
      </w:r>
      <w:r w:rsidR="005308D9" w:rsidRPr="005308D9">
        <w:rPr>
          <w:highlight w:val="yellow"/>
          <w:lang w:val="en-US"/>
        </w:rPr>
        <w:t xml:space="preserve">#todo – do overall </w:t>
      </w:r>
      <w:proofErr w:type="spellStart"/>
      <w:r w:rsidR="005308D9" w:rsidRPr="005308D9">
        <w:rPr>
          <w:highlight w:val="yellow"/>
          <w:lang w:val="en-US"/>
        </w:rPr>
        <w:t>zhodnocen</w:t>
      </w:r>
      <w:proofErr w:type="spellEnd"/>
      <w:r w:rsidR="005308D9" w:rsidRPr="005308D9">
        <w:rPr>
          <w:highlight w:val="yellow"/>
        </w:rPr>
        <w:t xml:space="preserve">í zmínit že to je </w:t>
      </w:r>
      <w:proofErr w:type="spellStart"/>
      <w:r w:rsidR="005308D9" w:rsidRPr="005308D9">
        <w:rPr>
          <w:highlight w:val="yellow"/>
        </w:rPr>
        <w:t>dobrej</w:t>
      </w:r>
      <w:proofErr w:type="spellEnd"/>
      <w:r w:rsidR="005308D9" w:rsidRPr="005308D9">
        <w:rPr>
          <w:highlight w:val="yellow"/>
        </w:rPr>
        <w:t xml:space="preserve"> kandidát až bude mít </w:t>
      </w:r>
      <w:proofErr w:type="spellStart"/>
      <w:r w:rsidR="005308D9" w:rsidRPr="005308D9">
        <w:rPr>
          <w:highlight w:val="yellow"/>
        </w:rPr>
        <w:t>WebXR</w:t>
      </w:r>
      <w:proofErr w:type="spellEnd"/>
      <w:r w:rsidR="005308D9" w:rsidRPr="005308D9">
        <w:rPr>
          <w:highlight w:val="yellow"/>
        </w:rPr>
        <w:t xml:space="preserve"> support</w:t>
      </w:r>
    </w:p>
    <w:p w14:paraId="12F5B9C5" w14:textId="3F6E7DC5" w:rsidR="00AB24ED" w:rsidRPr="00AB24ED" w:rsidRDefault="00AB24ED" w:rsidP="00AB24ED">
      <w:pPr>
        <w:pStyle w:val="Normlnprvnodsazen"/>
        <w:ind w:firstLine="0"/>
        <w:rPr>
          <w:b/>
          <w:bCs/>
          <w:lang w:eastAsia="en-US"/>
        </w:rPr>
      </w:pPr>
      <w:r w:rsidRPr="00AB24ED">
        <w:rPr>
          <w:b/>
          <w:bCs/>
          <w:lang w:eastAsia="en-US"/>
        </w:rPr>
        <w:t>VTS-</w:t>
      </w:r>
      <w:proofErr w:type="spellStart"/>
      <w:r w:rsidRPr="00AB24ED">
        <w:rPr>
          <w:b/>
          <w:bCs/>
          <w:lang w:eastAsia="en-US"/>
        </w:rPr>
        <w:t>Geospatial</w:t>
      </w:r>
      <w:proofErr w:type="spellEnd"/>
    </w:p>
    <w:p w14:paraId="1E4F8598" w14:textId="347E17FE" w:rsidR="008A417D" w:rsidRDefault="008A417D" w:rsidP="00AB24ED">
      <w:pPr>
        <w:pStyle w:val="Normlnprvnodsazen"/>
        <w:ind w:firstLine="0"/>
        <w:rPr>
          <w:lang w:eastAsia="en-US"/>
        </w:rPr>
      </w:pPr>
      <w:r>
        <w:rPr>
          <w:lang w:eastAsia="en-US"/>
        </w:rPr>
        <w:t xml:space="preserve">VTS </w:t>
      </w:r>
      <w:proofErr w:type="spellStart"/>
      <w:r>
        <w:rPr>
          <w:lang w:eastAsia="en-US"/>
        </w:rPr>
        <w:t>g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Unity, ArcGIS)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Pr>
          <w:lang w:eastAsia="en-US"/>
        </w:rPr>
        <w:t xml:space="preserve"> </w:t>
      </w:r>
    </w:p>
    <w:p w14:paraId="504C8188" w14:textId="1E31E429" w:rsidR="00123346" w:rsidRPr="00AB24ED" w:rsidRDefault="00AB24ED" w:rsidP="00AB24ED">
      <w:pPr>
        <w:pStyle w:val="Normlnprvnodsazen"/>
        <w:ind w:firstLine="0"/>
        <w:rPr>
          <w:b/>
          <w:bCs/>
          <w:lang w:eastAsia="en-US"/>
        </w:rPr>
      </w:pPr>
      <w:proofErr w:type="spellStart"/>
      <w:r>
        <w:rPr>
          <w:b/>
          <w:bCs/>
          <w:lang w:eastAsia="en-US"/>
        </w:rPr>
        <w:t>ITowns</w:t>
      </w:r>
      <w:proofErr w:type="spellEnd"/>
    </w:p>
    <w:p w14:paraId="77A462E9" w14:textId="0CDBB993" w:rsidR="008A417D" w:rsidRPr="008A5991" w:rsidRDefault="008A417D" w:rsidP="00AB24ED">
      <w:pPr>
        <w:pStyle w:val="Normlnprvnodsazen"/>
        <w:ind w:firstLine="0"/>
        <w:rPr>
          <w:lang w:val="en-US" w:eastAsia="en-US"/>
        </w:rPr>
      </w:pPr>
      <w:r w:rsidRPr="001F6849">
        <w:rPr>
          <w:lang w:eastAsia="en-US"/>
        </w:rPr>
        <w:t>V případě 3D vizualizací je pak nutné zmínit knihovny jako Cesium (vhodné pro velké datové sady), three.js (knihovna pro vizualizaci obecných 3D dat – bez</w:t>
      </w:r>
      <w:ins w:id="115" w:author="Jan Horák" w:date="2023-06-15T11:54:00Z">
        <w:r w:rsidRPr="001F6849">
          <w:rPr>
            <w:lang w:eastAsia="en-US"/>
          </w:rPr>
          <w:t xml:space="preserve"> geoprostorové lokalizace</w:t>
        </w:r>
      </w:ins>
      <w:del w:id="116" w:author="Jan Horák" w:date="2023-06-15T11:54:00Z">
        <w:r w:rsidRPr="001F6849" w:rsidDel="00BC59E7">
          <w:rPr>
            <w:lang w:eastAsia="en-US"/>
          </w:rPr>
          <w:delText xml:space="preserve"> </w:delText>
        </w:r>
        <w:commentRangeStart w:id="117"/>
        <w:r w:rsidRPr="001F6849" w:rsidDel="00BC59E7">
          <w:rPr>
            <w:lang w:eastAsia="en-US"/>
          </w:rPr>
          <w:delText>geoumístění</w:delText>
        </w:r>
        <w:commentRangeEnd w:id="117"/>
        <w:r w:rsidRPr="001F6849" w:rsidDel="00BC59E7">
          <w:rPr>
            <w:rStyle w:val="CommentReference"/>
            <w:lang w:eastAsia="en-US"/>
          </w:rPr>
          <w:commentReference w:id="117"/>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Pr="001F6849">
        <w:rPr>
          <w:lang w:eastAsia="en-US"/>
        </w:rPr>
        <w:t xml:space="preserve">. 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Pr>
          <w:lang w:eastAsia="en-US"/>
        </w:rPr>
        <w:t xml:space="preserve"> </w:t>
      </w:r>
    </w:p>
    <w:p w14:paraId="74E2EB85" w14:textId="77777777" w:rsidR="008A417D" w:rsidRDefault="008A417D" w:rsidP="00A400E8">
      <w:pPr>
        <w:pStyle w:val="Normlnprvnodsazen"/>
        <w:ind w:firstLine="0"/>
        <w:rPr>
          <w:lang w:eastAsia="en-US"/>
        </w:rPr>
      </w:pPr>
    </w:p>
    <w:p w14:paraId="37111426" w14:textId="24A07365" w:rsidR="00376ACF" w:rsidRDefault="00376ACF" w:rsidP="00376ACF">
      <w:pPr>
        <w:pStyle w:val="Caption"/>
        <w:keepNext/>
      </w:pPr>
      <w:r>
        <w:lastRenderedPageBreak/>
        <w:t xml:space="preserve">Tab. </w:t>
      </w:r>
      <w:r>
        <w:fldChar w:fldCharType="begin"/>
      </w:r>
      <w:r>
        <w:instrText xml:space="preserve"> SEQ Tab. \* ARABIC </w:instrText>
      </w:r>
      <w:r>
        <w:fldChar w:fldCharType="separate"/>
      </w:r>
      <w:r w:rsidR="0087744F">
        <w:rPr>
          <w:noProof/>
        </w:rPr>
        <w:t>4</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7EC1BC1" w:rsidR="006C32DE" w:rsidRDefault="00884FFF" w:rsidP="006C32DE">
      <w:pPr>
        <w:pStyle w:val="Heading3"/>
      </w:pPr>
      <w:r>
        <w:t xml:space="preserve">Herní </w:t>
      </w:r>
      <w:proofErr w:type="spellStart"/>
      <w:r>
        <w:t>enginy</w:t>
      </w:r>
      <w:proofErr w:type="spellEnd"/>
    </w:p>
    <w:p w14:paraId="3C5CDAEE" w14:textId="77777777" w:rsidR="00884FFF" w:rsidRPr="00884FFF" w:rsidRDefault="00884FFF" w:rsidP="00884FFF">
      <w:r>
        <w:rPr>
          <w:lang w:val="en-US"/>
        </w:rPr>
        <w:t xml:space="preserve"># </w:t>
      </w:r>
      <w:proofErr w:type="spellStart"/>
      <w:r>
        <w:rPr>
          <w:lang w:val="en-US"/>
        </w:rPr>
        <w:t>todo</w:t>
      </w:r>
      <w:proofErr w:type="spellEnd"/>
      <w:r>
        <w:rPr>
          <w:lang w:val="en-US"/>
        </w:rPr>
        <w:t xml:space="preserve"> – </w:t>
      </w:r>
      <w:proofErr w:type="spellStart"/>
      <w:r>
        <w:rPr>
          <w:lang w:val="en-US"/>
        </w:rPr>
        <w:t>napsat</w:t>
      </w:r>
      <w:proofErr w:type="spellEnd"/>
      <w:r>
        <w:rPr>
          <w:lang w:val="en-US"/>
        </w:rPr>
        <w:t xml:space="preserve"> </w:t>
      </w:r>
      <w:proofErr w:type="spellStart"/>
      <w:r>
        <w:rPr>
          <w:lang w:val="en-US"/>
        </w:rPr>
        <w:t>podporu</w:t>
      </w:r>
      <w:proofErr w:type="spellEnd"/>
      <w:r>
        <w:rPr>
          <w:lang w:val="en-US"/>
        </w:rPr>
        <w:t xml:space="preserve"> pro </w:t>
      </w:r>
      <w:proofErr w:type="spellStart"/>
      <w:r>
        <w:rPr>
          <w:lang w:val="en-US"/>
        </w:rPr>
        <w:t>WebXR</w:t>
      </w:r>
      <w:proofErr w:type="spellEnd"/>
      <w:r>
        <w:rPr>
          <w:lang w:val="en-US"/>
        </w:rPr>
        <w:t xml:space="preserve"> a </w:t>
      </w:r>
      <w:proofErr w:type="spellStart"/>
      <w:r>
        <w:rPr>
          <w:lang w:val="en-US"/>
        </w:rPr>
        <w:t>popsat</w:t>
      </w:r>
      <w:proofErr w:type="spellEnd"/>
      <w:r>
        <w:rPr>
          <w:lang w:val="en-US"/>
        </w:rPr>
        <w:t xml:space="preserve"> </w:t>
      </w:r>
      <w:proofErr w:type="spellStart"/>
      <w:r>
        <w:rPr>
          <w:lang w:val="en-US"/>
        </w:rPr>
        <w:t>rychlej</w:t>
      </w:r>
      <w:proofErr w:type="spellEnd"/>
      <w:r>
        <w:rPr>
          <w:lang w:val="en-US"/>
        </w:rPr>
        <w:t xml:space="preserve"> workflow jak </w:t>
      </w:r>
      <w:proofErr w:type="spellStart"/>
      <w:r>
        <w:rPr>
          <w:lang w:val="en-US"/>
        </w:rPr>
        <w:t>dostat</w:t>
      </w:r>
      <w:proofErr w:type="spellEnd"/>
      <w:r>
        <w:rPr>
          <w:lang w:val="en-US"/>
        </w:rPr>
        <w:t xml:space="preserve"> VR experience </w:t>
      </w:r>
      <w:proofErr w:type="spellStart"/>
      <w:r>
        <w:rPr>
          <w:lang w:val="en-US"/>
        </w:rPr>
        <w:t>na</w:t>
      </w:r>
      <w:proofErr w:type="spellEnd"/>
      <w:r>
        <w:rPr>
          <w:lang w:val="en-US"/>
        </w:rPr>
        <w:t xml:space="preserve"> web, </w:t>
      </w:r>
      <w:proofErr w:type="spellStart"/>
      <w:r>
        <w:rPr>
          <w:lang w:val="en-US"/>
        </w:rPr>
        <w:t>nedělat</w:t>
      </w:r>
      <w:proofErr w:type="spellEnd"/>
      <w:r>
        <w:rPr>
          <w:lang w:val="en-US"/>
        </w:rPr>
        <w:t xml:space="preserve"> </w:t>
      </w:r>
      <w:proofErr w:type="spellStart"/>
      <w:r>
        <w:rPr>
          <w:lang w:val="en-US"/>
        </w:rPr>
        <w:t>moc</w:t>
      </w:r>
      <w:proofErr w:type="spellEnd"/>
      <w:r>
        <w:rPr>
          <w:lang w:val="en-US"/>
        </w:rPr>
        <w:t xml:space="preserve"> </w:t>
      </w:r>
      <w:proofErr w:type="spellStart"/>
      <w:r>
        <w:rPr>
          <w:lang w:val="en-US"/>
        </w:rPr>
        <w:t>dlouhý</w:t>
      </w:r>
      <w:proofErr w:type="spellEnd"/>
    </w:p>
    <w:p w14:paraId="51479E06" w14:textId="2FD1C9A7" w:rsidR="00884FFF" w:rsidRPr="00884FFF" w:rsidRDefault="00884FFF" w:rsidP="00884FFF">
      <w:r>
        <w:t xml:space="preserve">Unity, </w:t>
      </w:r>
      <w:proofErr w:type="spellStart"/>
      <w:r>
        <w:t>Unreal</w:t>
      </w:r>
      <w:proofErr w:type="spellEnd"/>
      <w:r>
        <w:t xml:space="preserve"> </w:t>
      </w:r>
      <w:proofErr w:type="spellStart"/>
      <w:r>
        <w:t>Engine</w:t>
      </w:r>
      <w:proofErr w:type="spellEnd"/>
      <w:r>
        <w:t xml:space="preserve">, Godot, </w:t>
      </w:r>
      <w:proofErr w:type="spellStart"/>
      <w:r>
        <w:t>Wonderland</w:t>
      </w:r>
      <w:proofErr w:type="spellEnd"/>
      <w:r>
        <w:t xml:space="preserve"> </w:t>
      </w:r>
      <w:proofErr w:type="spellStart"/>
      <w:r>
        <w:t>engine</w:t>
      </w:r>
      <w:proofErr w:type="spellEnd"/>
    </w:p>
    <w:p w14:paraId="54156990" w14:textId="77777777" w:rsidR="00884FFF" w:rsidRPr="00884FFF" w:rsidRDefault="00884FFF" w:rsidP="00884FFF"/>
    <w:p w14:paraId="23776ECA" w14:textId="77777777" w:rsidR="00884FFF" w:rsidRDefault="00884FFF" w:rsidP="00884FFF"/>
    <w:p w14:paraId="755B1423" w14:textId="77777777" w:rsidR="00884FFF" w:rsidRDefault="00884FFF" w:rsidP="00884FFF">
      <w:pPr>
        <w:pStyle w:val="Normlnprvnodsazen"/>
        <w:rPr>
          <w:lang w:eastAsia="en-US"/>
        </w:rPr>
      </w:pPr>
    </w:p>
    <w:p w14:paraId="73B00A19" w14:textId="77777777" w:rsidR="00884FFF" w:rsidRPr="00884FFF" w:rsidRDefault="00884FFF" w:rsidP="00884FFF">
      <w:pPr>
        <w:pStyle w:val="Normlnprvnodsazen"/>
        <w:rPr>
          <w:lang w:eastAsia="en-US"/>
        </w:rPr>
      </w:pPr>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775AFE97" w14:textId="77777777" w:rsidR="007373F8" w:rsidRDefault="00AB34FC" w:rsidP="00AB34FC">
      <w:pPr>
        <w:rPr>
          <w:b/>
          <w:bCs/>
        </w:rPr>
      </w:pPr>
      <w:r w:rsidRPr="001F6849">
        <w:rPr>
          <w:b/>
          <w:bCs/>
        </w:rPr>
        <w:t>Prototyp Petrov:</w:t>
      </w:r>
    </w:p>
    <w:p w14:paraId="005B9A9E" w14:textId="40B4FDD8" w:rsidR="007373F8" w:rsidRPr="007373F8" w:rsidRDefault="007373F8" w:rsidP="007373F8">
      <w:commentRangeStart w:id="118"/>
      <w:r>
        <w:t xml:space="preserve">Viz: </w:t>
      </w:r>
      <w:hyperlink r:id="rId36" w:history="1">
        <w:r w:rsidRPr="000D3D05">
          <w:rPr>
            <w:rStyle w:val="Hyperlink"/>
          </w:rPr>
          <w:t>https://interesting-parallel-bit.glitch.me</w:t>
        </w:r>
      </w:hyperlink>
    </w:p>
    <w:p w14:paraId="1EE5E71D" w14:textId="4FDCE3C3" w:rsidR="007373F8" w:rsidRPr="007373F8" w:rsidRDefault="007373F8" w:rsidP="007373F8">
      <w:proofErr w:type="spellStart"/>
      <w:r>
        <w:t>kod</w:t>
      </w:r>
      <w:proofErr w:type="spellEnd"/>
      <w:r>
        <w:t xml:space="preserve">: </w:t>
      </w:r>
      <w:hyperlink r:id="rId37" w:anchor="!/interesting-parallel-bit" w:history="1">
        <w:r w:rsidRPr="000D3D05">
          <w:rPr>
            <w:rStyle w:val="Hyperlink"/>
          </w:rPr>
          <w:t>https://glitch.com/edit/#!/interesting-parallel-bit</w:t>
        </w:r>
      </w:hyperlink>
      <w:commentRangeEnd w:id="118"/>
      <w:r w:rsidR="0063295F">
        <w:rPr>
          <w:rStyle w:val="CommentReference"/>
        </w:rPr>
        <w:commentReference w:id="118"/>
      </w:r>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8"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w:t>
      </w:r>
      <w:r w:rsidR="007F7BCF" w:rsidRPr="001F6849">
        <w:lastRenderedPageBreak/>
        <w:t>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9"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40"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41"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42"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3"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Default="004C7EDF" w:rsidP="007F7BCF">
      <w:pPr>
        <w:pStyle w:val="Normlnprvnodsazen"/>
        <w:ind w:firstLine="0"/>
        <w:rPr>
          <w:b/>
          <w:bCs/>
          <w:lang w:eastAsia="en-US"/>
        </w:rPr>
      </w:pPr>
      <w:r>
        <w:rPr>
          <w:b/>
          <w:bCs/>
          <w:lang w:eastAsia="en-US"/>
        </w:rPr>
        <w:t>Construct3</w:t>
      </w:r>
    </w:p>
    <w:p w14:paraId="2C2E1757" w14:textId="77777777" w:rsidR="00884FFF" w:rsidRDefault="00884FFF" w:rsidP="007F7BCF">
      <w:pPr>
        <w:pStyle w:val="Normlnprvnodsazen"/>
        <w:ind w:firstLine="0"/>
        <w:rPr>
          <w:b/>
          <w:bCs/>
          <w:lang w:eastAsia="en-US"/>
        </w:rPr>
      </w:pPr>
    </w:p>
    <w:p w14:paraId="27B39782" w14:textId="77777777" w:rsidR="00884FFF" w:rsidRPr="001F6849" w:rsidRDefault="00884FFF" w:rsidP="007F7BCF">
      <w:pPr>
        <w:pStyle w:val="Normlnprvnodsazen"/>
        <w:ind w:firstLine="0"/>
        <w:rPr>
          <w:b/>
          <w:bCs/>
          <w:lang w:eastAsia="en-US"/>
        </w:rPr>
      </w:pPr>
    </w:p>
    <w:p w14:paraId="765ABA60" w14:textId="06580D60" w:rsidR="00BC3D00" w:rsidRDefault="00BC3D00" w:rsidP="00BC3D00">
      <w:pPr>
        <w:pStyle w:val="Heading2"/>
        <w:rPr>
          <w:lang w:val="cs-CZ"/>
        </w:rPr>
      </w:pPr>
      <w:r w:rsidRPr="001F6849">
        <w:rPr>
          <w:lang w:val="cs-CZ"/>
        </w:rPr>
        <w:t>Praktické porovnání vybraných technologií</w:t>
      </w:r>
    </w:p>
    <w:p w14:paraId="1CF3875E" w14:textId="44528E4E" w:rsidR="001937BB" w:rsidRDefault="001937BB" w:rsidP="001937BB">
      <w:pPr>
        <w:pStyle w:val="Heading3"/>
        <w:rPr>
          <w:lang w:eastAsia="cs-CZ"/>
        </w:rPr>
      </w:pPr>
      <w:proofErr w:type="gramStart"/>
      <w:r>
        <w:rPr>
          <w:lang w:eastAsia="cs-CZ"/>
        </w:rPr>
        <w:t>Výběr  technologie</w:t>
      </w:r>
      <w:proofErr w:type="gramEnd"/>
    </w:p>
    <w:p w14:paraId="184A6E52" w14:textId="584507E9" w:rsidR="00253096" w:rsidRDefault="00BC3D00" w:rsidP="00BC3D00">
      <w:pPr>
        <w:pStyle w:val="Heading1"/>
        <w:rPr>
          <w:lang w:val="cs-CZ"/>
        </w:rPr>
      </w:pPr>
      <w:r w:rsidRPr="001F6849">
        <w:rPr>
          <w:lang w:val="cs-CZ"/>
        </w:rPr>
        <w:lastRenderedPageBreak/>
        <w:t>Návrh a implementace vlastní aplikace</w:t>
      </w:r>
    </w:p>
    <w:p w14:paraId="20C0F772" w14:textId="6037B366" w:rsidR="00C37F6B" w:rsidRDefault="00C37F6B" w:rsidP="00C37F6B">
      <w:pPr>
        <w:rPr>
          <w:lang w:eastAsia="cs-CZ"/>
        </w:rPr>
      </w:pPr>
      <w:r>
        <w:rPr>
          <w:lang w:eastAsia="cs-CZ"/>
        </w:rPr>
        <w:t xml:space="preserve">Jak </w:t>
      </w:r>
      <w:proofErr w:type="gramStart"/>
      <w:r>
        <w:rPr>
          <w:lang w:eastAsia="cs-CZ"/>
        </w:rPr>
        <w:t>otestovat</w:t>
      </w:r>
      <w:proofErr w:type="gramEnd"/>
      <w:r>
        <w:rPr>
          <w:lang w:eastAsia="cs-CZ"/>
        </w:rPr>
        <w:t xml:space="preserve"> zda je VR dobrá pro vizualizaci dat na webu? </w:t>
      </w:r>
    </w:p>
    <w:p w14:paraId="20C00C56" w14:textId="77777777" w:rsidR="00C37F6B" w:rsidRDefault="00C37F6B" w:rsidP="00C37F6B">
      <w:pPr>
        <w:pStyle w:val="Normlnprvnodsazen"/>
        <w:ind w:firstLine="0"/>
      </w:pPr>
      <w:r>
        <w:t>Generalizovat co jsou to geografická data a následně ukázat základní kategorie ve VR.</w:t>
      </w:r>
    </w:p>
    <w:p w14:paraId="43FAB8F8" w14:textId="4020961B" w:rsidR="00C37F6B" w:rsidRDefault="00C37F6B" w:rsidP="00C37F6B">
      <w:pPr>
        <w:pStyle w:val="Normlnprvnodsazen"/>
        <w:ind w:firstLine="0"/>
      </w:pPr>
      <w:r>
        <w:t>Ve VR dává smysl ukazovat 3D data to je jasný. Dává ale smysl ukazovat i 2D data – jaká to jsou?</w:t>
      </w:r>
    </w:p>
    <w:p w14:paraId="3DB92088" w14:textId="77777777" w:rsidR="004B00F7" w:rsidRDefault="004B00F7" w:rsidP="00C37F6B">
      <w:pPr>
        <w:pStyle w:val="Normlnprvnodsazen"/>
        <w:ind w:firstLine="0"/>
      </w:pPr>
    </w:p>
    <w:p w14:paraId="69AAFD1F" w14:textId="6C0DE20E" w:rsidR="004B00F7" w:rsidRPr="004B00F7" w:rsidRDefault="004B00F7" w:rsidP="00C37F6B">
      <w:pPr>
        <w:pStyle w:val="Normlnprvnodsazen"/>
        <w:ind w:firstLine="0"/>
        <w:rPr>
          <w:b/>
          <w:bCs/>
        </w:rPr>
      </w:pPr>
      <w:r w:rsidRPr="004B00F7">
        <w:rPr>
          <w:b/>
          <w:bCs/>
        </w:rPr>
        <w:t>GEOG DATA</w:t>
      </w:r>
      <w:r>
        <w:rPr>
          <w:b/>
          <w:bCs/>
        </w:rPr>
        <w:t xml:space="preserve"> (</w:t>
      </w:r>
      <w:proofErr w:type="spellStart"/>
      <w:r>
        <w:rPr>
          <w:b/>
          <w:bCs/>
        </w:rPr>
        <w:t>brainstroming</w:t>
      </w:r>
      <w:proofErr w:type="spellEnd"/>
      <w:r>
        <w:rPr>
          <w:b/>
          <w:bCs/>
        </w:rPr>
        <w:t xml:space="preserve"> možností)</w:t>
      </w:r>
      <w:r w:rsidRPr="004B00F7">
        <w:rPr>
          <w:b/>
          <w:bCs/>
        </w:rPr>
        <w:t>:</w:t>
      </w:r>
    </w:p>
    <w:p w14:paraId="5EC82A18" w14:textId="46A8ECE3" w:rsidR="00C37F6B" w:rsidRDefault="00C37F6B" w:rsidP="00C37F6B">
      <w:pPr>
        <w:pStyle w:val="Normlnprvnodsazen"/>
        <w:numPr>
          <w:ilvl w:val="0"/>
          <w:numId w:val="7"/>
        </w:numPr>
      </w:pPr>
      <w:r>
        <w:t xml:space="preserve">Terén </w:t>
      </w:r>
    </w:p>
    <w:p w14:paraId="7272AA68" w14:textId="4ED4F04A" w:rsidR="00C37F6B" w:rsidRDefault="00C37F6B" w:rsidP="00C37F6B">
      <w:pPr>
        <w:pStyle w:val="Normlnprvnodsazen"/>
        <w:numPr>
          <w:ilvl w:val="1"/>
          <w:numId w:val="7"/>
        </w:numPr>
      </w:pPr>
      <w:proofErr w:type="gramStart"/>
      <w:r>
        <w:t>2d</w:t>
      </w:r>
      <w:proofErr w:type="gramEnd"/>
      <w:r>
        <w:t xml:space="preserve"> – vrstevnice, hypsometrie </w:t>
      </w:r>
    </w:p>
    <w:p w14:paraId="7EF18720" w14:textId="77777777" w:rsidR="00C37F6B" w:rsidRDefault="00C37F6B" w:rsidP="00C37F6B">
      <w:pPr>
        <w:pStyle w:val="Normlnprvnodsazen"/>
        <w:numPr>
          <w:ilvl w:val="2"/>
          <w:numId w:val="7"/>
        </w:numPr>
      </w:pPr>
      <w:r>
        <w:t xml:space="preserve">Tech: </w:t>
      </w:r>
    </w:p>
    <w:p w14:paraId="2DD7C87B" w14:textId="789F57E4" w:rsidR="00C37F6B" w:rsidRDefault="00C37F6B" w:rsidP="00C37F6B">
      <w:pPr>
        <w:pStyle w:val="Normlnprvnodsazen"/>
        <w:numPr>
          <w:ilvl w:val="3"/>
          <w:numId w:val="7"/>
        </w:numPr>
      </w:pPr>
      <w:proofErr w:type="gramStart"/>
      <w:r>
        <w:t>rastr - bitmapa</w:t>
      </w:r>
      <w:proofErr w:type="gramEnd"/>
      <w:r>
        <w:t xml:space="preserve"> (</w:t>
      </w:r>
      <w:proofErr w:type="spellStart"/>
      <w:r>
        <w:t>jpg</w:t>
      </w:r>
      <w:proofErr w:type="spellEnd"/>
      <w:r>
        <w:t>)</w:t>
      </w:r>
    </w:p>
    <w:p w14:paraId="015F91E1" w14:textId="27E743E0" w:rsidR="00C37F6B" w:rsidRDefault="00C37F6B" w:rsidP="00C37F6B">
      <w:pPr>
        <w:pStyle w:val="Normlnprvnodsazen"/>
        <w:numPr>
          <w:ilvl w:val="4"/>
          <w:numId w:val="7"/>
        </w:numPr>
      </w:pPr>
      <w:r>
        <w:t>zdroj: lokálně, služby – WMS, REST</w:t>
      </w:r>
    </w:p>
    <w:p w14:paraId="338E1F04" w14:textId="7727951F" w:rsidR="00C37F6B" w:rsidRDefault="00C37F6B" w:rsidP="00C37F6B">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6CD5EA0A" w14:textId="67C6681C" w:rsidR="00C37F6B" w:rsidRDefault="00C37F6B" w:rsidP="00C37F6B">
      <w:pPr>
        <w:pStyle w:val="Normlnprvnodsazen"/>
        <w:numPr>
          <w:ilvl w:val="4"/>
          <w:numId w:val="7"/>
        </w:numPr>
      </w:pPr>
      <w:r>
        <w:t>zdroj: lokálně, služby – WFS, REST</w:t>
      </w:r>
    </w:p>
    <w:p w14:paraId="1CDE7804" w14:textId="267F0AB9" w:rsidR="00C37F6B" w:rsidRDefault="00C37F6B" w:rsidP="00C37F6B">
      <w:pPr>
        <w:pStyle w:val="Normlnprvnodsazen"/>
        <w:numPr>
          <w:ilvl w:val="1"/>
          <w:numId w:val="7"/>
        </w:numPr>
      </w:pPr>
      <w:proofErr w:type="gramStart"/>
      <w:r>
        <w:t>3d</w:t>
      </w:r>
      <w:proofErr w:type="gramEnd"/>
      <w:r>
        <w:t xml:space="preserve"> – </w:t>
      </w:r>
      <w:r w:rsidR="001D1870">
        <w:t xml:space="preserve">povrch </w:t>
      </w:r>
    </w:p>
    <w:p w14:paraId="28389BA7" w14:textId="569C6002" w:rsidR="00C37F6B" w:rsidRDefault="00C37F6B" w:rsidP="00C37F6B">
      <w:pPr>
        <w:pStyle w:val="Normlnprvnodsazen"/>
        <w:numPr>
          <w:ilvl w:val="2"/>
          <w:numId w:val="7"/>
        </w:numPr>
      </w:pPr>
      <w:r>
        <w:t>Tech:</w:t>
      </w:r>
    </w:p>
    <w:p w14:paraId="791A58FA" w14:textId="4296F8B3" w:rsidR="00C37F6B" w:rsidRDefault="00C37F6B" w:rsidP="00C37F6B">
      <w:pPr>
        <w:pStyle w:val="Normlnprvnodsazen"/>
        <w:numPr>
          <w:ilvl w:val="3"/>
          <w:numId w:val="7"/>
        </w:numPr>
      </w:pPr>
      <w:proofErr w:type="spellStart"/>
      <w:r>
        <w:t>Mesh</w:t>
      </w:r>
      <w:proofErr w:type="spellEnd"/>
      <w:r>
        <w:t xml:space="preserve">: - </w:t>
      </w:r>
      <w:proofErr w:type="spellStart"/>
      <w:r>
        <w:t>tin</w:t>
      </w:r>
      <w:proofErr w:type="spellEnd"/>
      <w:r>
        <w:t xml:space="preserve"> (</w:t>
      </w:r>
      <w:proofErr w:type="spellStart"/>
      <w:r>
        <w:t>gltf</w:t>
      </w:r>
      <w:proofErr w:type="spellEnd"/>
      <w:r>
        <w:t xml:space="preserve">, </w:t>
      </w:r>
      <w:proofErr w:type="gramStart"/>
      <w:r>
        <w:t>3d</w:t>
      </w:r>
      <w:proofErr w:type="gramEnd"/>
      <w:r>
        <w:t xml:space="preserve"> </w:t>
      </w:r>
      <w:proofErr w:type="spellStart"/>
      <w:r>
        <w:t>tiles</w:t>
      </w:r>
      <w:proofErr w:type="spellEnd"/>
      <w:r>
        <w:t>, i3s atd.)</w:t>
      </w:r>
    </w:p>
    <w:p w14:paraId="53D0B3E7" w14:textId="77777777" w:rsidR="001D1870" w:rsidRDefault="001D1870" w:rsidP="001D1870">
      <w:pPr>
        <w:pStyle w:val="Normlnprvnodsazen"/>
        <w:numPr>
          <w:ilvl w:val="4"/>
          <w:numId w:val="7"/>
        </w:numPr>
      </w:pPr>
      <w:r>
        <w:t xml:space="preserve">Zdroj: </w:t>
      </w:r>
    </w:p>
    <w:p w14:paraId="0CF50C63" w14:textId="42596153" w:rsidR="001D1870" w:rsidRDefault="001D1870" w:rsidP="001D1870">
      <w:pPr>
        <w:pStyle w:val="Normlnprvnodsazen"/>
        <w:numPr>
          <w:ilvl w:val="5"/>
          <w:numId w:val="7"/>
        </w:numPr>
      </w:pPr>
      <w:r>
        <w:t xml:space="preserve">lokálně – </w:t>
      </w:r>
      <w:proofErr w:type="spellStart"/>
      <w:proofErr w:type="gramStart"/>
      <w:r>
        <w:t>gltf</w:t>
      </w:r>
      <w:proofErr w:type="spellEnd"/>
      <w:r>
        <w:t xml:space="preserve"> - nemůže</w:t>
      </w:r>
      <w:proofErr w:type="gramEnd"/>
      <w:r>
        <w:t xml:space="preserve"> být velké území – moc dat, popř. nějaký on </w:t>
      </w:r>
      <w:proofErr w:type="spellStart"/>
      <w:r>
        <w:t>demand</w:t>
      </w:r>
      <w:proofErr w:type="spellEnd"/>
      <w:r>
        <w:t xml:space="preserve"> </w:t>
      </w:r>
      <w:proofErr w:type="spellStart"/>
      <w:r>
        <w:t>loading</w:t>
      </w:r>
      <w:proofErr w:type="spellEnd"/>
      <w:r>
        <w:t xml:space="preserve"> –</w:t>
      </w:r>
      <w:r w:rsidR="000A08D9">
        <w:t xml:space="preserve"> </w:t>
      </w:r>
      <w:proofErr w:type="spellStart"/>
      <w:r w:rsidR="000A08D9">
        <w:t>spatial</w:t>
      </w:r>
      <w:proofErr w:type="spellEnd"/>
      <w:r w:rsidR="000A08D9">
        <w:t xml:space="preserve"> </w:t>
      </w:r>
      <w:proofErr w:type="spellStart"/>
      <w:r w:rsidR="000A08D9">
        <w:t>subdivistion</w:t>
      </w:r>
      <w:proofErr w:type="spellEnd"/>
      <w:r w:rsidR="000A08D9">
        <w:t xml:space="preserve"> - </w:t>
      </w:r>
      <w:r>
        <w:t xml:space="preserve">HLOD? </w:t>
      </w:r>
    </w:p>
    <w:p w14:paraId="2B13561A" w14:textId="00811C11" w:rsidR="000A08D9" w:rsidRDefault="001D1870" w:rsidP="000A08D9">
      <w:pPr>
        <w:pStyle w:val="Normlnprvnodsazen"/>
        <w:numPr>
          <w:ilvl w:val="5"/>
          <w:numId w:val="7"/>
        </w:numPr>
      </w:pPr>
      <w:r>
        <w:t xml:space="preserve">služba – 3Dtiles? - </w:t>
      </w:r>
      <w:proofErr w:type="spellStart"/>
      <w:r>
        <w:t>loaduje</w:t>
      </w:r>
      <w:proofErr w:type="spellEnd"/>
      <w:r>
        <w:t xml:space="preserve"> se jen to co se </w:t>
      </w:r>
      <w:proofErr w:type="gramStart"/>
      <w:r>
        <w:t>vidí - cesium</w:t>
      </w:r>
      <w:proofErr w:type="gramEnd"/>
      <w:r>
        <w:t xml:space="preserve">, </w:t>
      </w:r>
      <w:proofErr w:type="spellStart"/>
      <w:r>
        <w:t>vts-geospatial</w:t>
      </w:r>
      <w:proofErr w:type="spellEnd"/>
      <w:r>
        <w:t xml:space="preserve">, </w:t>
      </w:r>
    </w:p>
    <w:p w14:paraId="2001C7CD" w14:textId="2D2347F7" w:rsidR="00695B27" w:rsidRDefault="00695B27" w:rsidP="00695B27">
      <w:pPr>
        <w:pStyle w:val="Normlnprvnodsazen"/>
        <w:numPr>
          <w:ilvl w:val="6"/>
          <w:numId w:val="7"/>
        </w:numPr>
      </w:pPr>
      <w:r>
        <w:t xml:space="preserve">Google </w:t>
      </w:r>
      <w:proofErr w:type="spellStart"/>
      <w:r>
        <w:t>Maps</w:t>
      </w:r>
      <w:proofErr w:type="spellEnd"/>
      <w:r>
        <w:t xml:space="preserve"> 3DTiles API</w:t>
      </w:r>
    </w:p>
    <w:p w14:paraId="1EE05EDB" w14:textId="2EC99BDA" w:rsidR="00695B27" w:rsidRDefault="00695B27" w:rsidP="00695B27">
      <w:pPr>
        <w:pStyle w:val="Normlnprvnodsazen"/>
        <w:numPr>
          <w:ilvl w:val="7"/>
          <w:numId w:val="7"/>
        </w:numPr>
      </w:pPr>
      <w:proofErr w:type="spellStart"/>
      <w:r>
        <w:t>Textured</w:t>
      </w:r>
      <w:proofErr w:type="spellEnd"/>
      <w:r>
        <w:t xml:space="preserve"> </w:t>
      </w:r>
      <w:proofErr w:type="gramStart"/>
      <w:r>
        <w:t>3D</w:t>
      </w:r>
      <w:proofErr w:type="gramEnd"/>
      <w:r>
        <w:t xml:space="preserve"> </w:t>
      </w:r>
      <w:proofErr w:type="spellStart"/>
      <w:r>
        <w:t>mesh</w:t>
      </w:r>
      <w:proofErr w:type="spellEnd"/>
    </w:p>
    <w:p w14:paraId="754B8C39" w14:textId="2811AB9A" w:rsidR="0063295F" w:rsidRDefault="0063295F" w:rsidP="0063295F">
      <w:pPr>
        <w:pStyle w:val="Normlnprvnodsazen"/>
        <w:numPr>
          <w:ilvl w:val="6"/>
          <w:numId w:val="7"/>
        </w:numPr>
      </w:pPr>
      <w:r>
        <w:t xml:space="preserve">Cesium </w:t>
      </w:r>
      <w:proofErr w:type="gramStart"/>
      <w:r>
        <w:t>3D</w:t>
      </w:r>
      <w:proofErr w:type="gramEnd"/>
      <w:r>
        <w:t xml:space="preserve"> </w:t>
      </w:r>
    </w:p>
    <w:p w14:paraId="71E84126" w14:textId="2C7E151D" w:rsidR="00C37F6B" w:rsidRDefault="00C37F6B" w:rsidP="00C37F6B">
      <w:pPr>
        <w:pStyle w:val="Normlnprvnodsazen"/>
        <w:numPr>
          <w:ilvl w:val="0"/>
          <w:numId w:val="7"/>
        </w:numPr>
      </w:pPr>
      <w:r>
        <w:t xml:space="preserve">Objekty – budovy, silnice, vegetace, </w:t>
      </w:r>
      <w:r w:rsidR="001D1870">
        <w:t>jednotlivé objekty</w:t>
      </w:r>
    </w:p>
    <w:p w14:paraId="243C4EAD" w14:textId="3F008E67" w:rsidR="004B00F7" w:rsidRDefault="004B00F7" w:rsidP="004B00F7">
      <w:pPr>
        <w:pStyle w:val="Normlnprvnodsazen"/>
        <w:numPr>
          <w:ilvl w:val="1"/>
          <w:numId w:val="7"/>
        </w:numPr>
      </w:pPr>
      <w:proofErr w:type="gramStart"/>
      <w:r>
        <w:t>2d</w:t>
      </w:r>
      <w:proofErr w:type="gramEnd"/>
      <w:r>
        <w:t xml:space="preserve"> – body, linie, polygony </w:t>
      </w:r>
    </w:p>
    <w:p w14:paraId="7A5BD9E4" w14:textId="25D5310E" w:rsidR="004B00F7" w:rsidRDefault="004B00F7" w:rsidP="004B00F7">
      <w:pPr>
        <w:pStyle w:val="Normlnprvnodsazen"/>
        <w:numPr>
          <w:ilvl w:val="2"/>
          <w:numId w:val="7"/>
        </w:numPr>
      </w:pPr>
      <w:r>
        <w:t>Tech:</w:t>
      </w:r>
    </w:p>
    <w:p w14:paraId="4F81BC12"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29EE88DF" w14:textId="77777777" w:rsidR="004B00F7" w:rsidRDefault="004B00F7" w:rsidP="004B00F7">
      <w:pPr>
        <w:pStyle w:val="Normlnprvnodsazen"/>
        <w:numPr>
          <w:ilvl w:val="4"/>
          <w:numId w:val="7"/>
        </w:numPr>
      </w:pPr>
      <w:r>
        <w:t xml:space="preserve">zdroj: </w:t>
      </w:r>
    </w:p>
    <w:p w14:paraId="4819CB20" w14:textId="02596F9C"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3F18CC2A" w14:textId="2901E0CC" w:rsidR="004B00F7" w:rsidRDefault="004B00F7" w:rsidP="004B00F7">
      <w:pPr>
        <w:pStyle w:val="Normlnprvnodsazen"/>
        <w:numPr>
          <w:ilvl w:val="5"/>
          <w:numId w:val="7"/>
        </w:numPr>
      </w:pPr>
      <w:r>
        <w:t>služby – WMS, REST</w:t>
      </w:r>
    </w:p>
    <w:p w14:paraId="355D47FE"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3EE2DBBE" w14:textId="77777777" w:rsidR="004B00F7" w:rsidRDefault="004B00F7" w:rsidP="004B00F7">
      <w:pPr>
        <w:pStyle w:val="Normlnprvnodsazen"/>
        <w:numPr>
          <w:ilvl w:val="4"/>
          <w:numId w:val="7"/>
        </w:numPr>
      </w:pPr>
      <w:r>
        <w:t xml:space="preserve">zdroj: </w:t>
      </w:r>
    </w:p>
    <w:p w14:paraId="5D3DA08A" w14:textId="1E194D93" w:rsidR="004B00F7" w:rsidRDefault="004B00F7" w:rsidP="004B00F7">
      <w:pPr>
        <w:pStyle w:val="Normlnprvnodsazen"/>
        <w:numPr>
          <w:ilvl w:val="5"/>
          <w:numId w:val="7"/>
        </w:numPr>
      </w:pPr>
      <w:r>
        <w:t xml:space="preserve">lokálně – shapefile, </w:t>
      </w:r>
      <w:proofErr w:type="spellStart"/>
      <w:r>
        <w:t>GeoJSON</w:t>
      </w:r>
      <w:proofErr w:type="spellEnd"/>
      <w:r>
        <w:t xml:space="preserve"> aj. </w:t>
      </w:r>
    </w:p>
    <w:p w14:paraId="569FA1DB" w14:textId="2014E90F" w:rsidR="004B00F7" w:rsidRDefault="004B00F7" w:rsidP="004B00F7">
      <w:pPr>
        <w:pStyle w:val="Normlnprvnodsazen"/>
        <w:numPr>
          <w:ilvl w:val="5"/>
          <w:numId w:val="7"/>
        </w:numPr>
      </w:pPr>
      <w:r>
        <w:lastRenderedPageBreak/>
        <w:t>služby – WFS, REST</w:t>
      </w:r>
    </w:p>
    <w:p w14:paraId="64E464F4" w14:textId="3E18F019" w:rsidR="004B00F7" w:rsidRDefault="004B00F7" w:rsidP="004B00F7">
      <w:pPr>
        <w:pStyle w:val="Normlnprvnodsazen"/>
        <w:numPr>
          <w:ilvl w:val="1"/>
          <w:numId w:val="7"/>
        </w:numPr>
      </w:pPr>
      <w:proofErr w:type="gramStart"/>
      <w:r>
        <w:t>3d</w:t>
      </w:r>
      <w:proofErr w:type="gramEnd"/>
      <w:r>
        <w:t xml:space="preserve"> – </w:t>
      </w:r>
      <w:proofErr w:type="spellStart"/>
      <w:r>
        <w:t>instancované</w:t>
      </w:r>
      <w:proofErr w:type="spellEnd"/>
      <w:r>
        <w:t xml:space="preserve"> objekty </w:t>
      </w:r>
    </w:p>
    <w:p w14:paraId="1E1F1EDA" w14:textId="4BF24BFD" w:rsidR="004B00F7" w:rsidRDefault="004B00F7" w:rsidP="004B00F7">
      <w:pPr>
        <w:pStyle w:val="Normlnprvnodsazen"/>
        <w:numPr>
          <w:ilvl w:val="2"/>
          <w:numId w:val="7"/>
        </w:numPr>
      </w:pPr>
      <w:r>
        <w:t>Tech:</w:t>
      </w:r>
    </w:p>
    <w:p w14:paraId="4EC3FE9B" w14:textId="77777777" w:rsidR="004B00F7" w:rsidRDefault="004B00F7" w:rsidP="004B00F7">
      <w:pPr>
        <w:pStyle w:val="Normlnprvnodsazen"/>
        <w:numPr>
          <w:ilvl w:val="3"/>
          <w:numId w:val="7"/>
        </w:numPr>
      </w:pPr>
      <w:proofErr w:type="spellStart"/>
      <w:r>
        <w:t>Mesh</w:t>
      </w:r>
      <w:proofErr w:type="spellEnd"/>
      <w:r>
        <w:t xml:space="preserve">: – 3d modely – </w:t>
      </w:r>
      <w:proofErr w:type="spellStart"/>
      <w:r>
        <w:t>tin</w:t>
      </w:r>
      <w:proofErr w:type="spellEnd"/>
      <w:r>
        <w:t xml:space="preserve"> – (</w:t>
      </w:r>
      <w:proofErr w:type="spellStart"/>
      <w:r>
        <w:t>gltf</w:t>
      </w:r>
      <w:proofErr w:type="spellEnd"/>
      <w:r>
        <w:t xml:space="preserve">, </w:t>
      </w:r>
      <w:proofErr w:type="spellStart"/>
      <w:r>
        <w:t>cityjson</w:t>
      </w:r>
      <w:proofErr w:type="spellEnd"/>
      <w:r>
        <w:t xml:space="preserve">, </w:t>
      </w:r>
      <w:proofErr w:type="spellStart"/>
      <w:r>
        <w:t>cityGML</w:t>
      </w:r>
      <w:proofErr w:type="spellEnd"/>
      <w:r>
        <w:t xml:space="preserve">, </w:t>
      </w:r>
      <w:proofErr w:type="spellStart"/>
      <w:r>
        <w:t>obj</w:t>
      </w:r>
      <w:proofErr w:type="spellEnd"/>
      <w:r>
        <w:t xml:space="preserve">, </w:t>
      </w:r>
      <w:proofErr w:type="spellStart"/>
      <w:r>
        <w:t>collada</w:t>
      </w:r>
      <w:proofErr w:type="spellEnd"/>
      <w:r>
        <w:t xml:space="preserve"> atd.)</w:t>
      </w:r>
    </w:p>
    <w:p w14:paraId="3F28C5C6" w14:textId="77777777" w:rsidR="004B00F7" w:rsidRDefault="004B00F7" w:rsidP="004B00F7">
      <w:pPr>
        <w:pStyle w:val="Normlnprvnodsazen"/>
        <w:numPr>
          <w:ilvl w:val="4"/>
          <w:numId w:val="7"/>
        </w:numPr>
      </w:pPr>
      <w:r>
        <w:t xml:space="preserve">Zdroj: </w:t>
      </w:r>
    </w:p>
    <w:p w14:paraId="49556698" w14:textId="77777777" w:rsidR="004B00F7" w:rsidRDefault="004B00F7" w:rsidP="004B00F7">
      <w:pPr>
        <w:pStyle w:val="Normlnprvnodsazen"/>
        <w:numPr>
          <w:ilvl w:val="5"/>
          <w:numId w:val="7"/>
        </w:numPr>
      </w:pPr>
      <w:r>
        <w:t xml:space="preserve">Lokálně – data </w:t>
      </w:r>
      <w:proofErr w:type="spellStart"/>
      <w:r>
        <w:t>naloadovaná</w:t>
      </w:r>
      <w:proofErr w:type="spellEnd"/>
      <w:r>
        <w:t xml:space="preserve"> do klienta při otevření aplikace</w:t>
      </w:r>
    </w:p>
    <w:p w14:paraId="021C4099" w14:textId="074147C8" w:rsidR="004B00F7" w:rsidRDefault="004B00F7" w:rsidP="004B00F7">
      <w:pPr>
        <w:pStyle w:val="Normlnprvnodsazen"/>
        <w:numPr>
          <w:ilvl w:val="5"/>
          <w:numId w:val="7"/>
        </w:numPr>
      </w:pPr>
      <w:r>
        <w:t xml:space="preserve">Služby - ?? – </w:t>
      </w:r>
      <w:proofErr w:type="spellStart"/>
      <w:r>
        <w:t>cdn</w:t>
      </w:r>
      <w:proofErr w:type="spellEnd"/>
      <w:r>
        <w:t xml:space="preserve">? – </w:t>
      </w:r>
      <w:proofErr w:type="spellStart"/>
      <w:r>
        <w:t>sketchfab</w:t>
      </w:r>
      <w:proofErr w:type="spellEnd"/>
      <w:r>
        <w:t xml:space="preserve"> – vlastní server </w:t>
      </w:r>
      <w:proofErr w:type="spellStart"/>
      <w:r>
        <w:t>serving</w:t>
      </w:r>
      <w:proofErr w:type="spellEnd"/>
      <w:r>
        <w:t>?</w:t>
      </w:r>
    </w:p>
    <w:p w14:paraId="7C2B5CCD" w14:textId="76B9411F" w:rsidR="004B00F7" w:rsidRDefault="004B00F7" w:rsidP="004B00F7">
      <w:pPr>
        <w:pStyle w:val="Normlnprvnodsazen"/>
        <w:numPr>
          <w:ilvl w:val="3"/>
          <w:numId w:val="7"/>
        </w:numPr>
      </w:pPr>
      <w:proofErr w:type="spellStart"/>
      <w:r>
        <w:t>Mesh</w:t>
      </w:r>
      <w:proofErr w:type="spellEnd"/>
      <w:r>
        <w:t xml:space="preserve"> – jednoduchý – plocha s texturou co se otáčí – symbol (</w:t>
      </w:r>
      <w:proofErr w:type="spellStart"/>
      <w:r>
        <w:t>format</w:t>
      </w:r>
      <w:proofErr w:type="spellEnd"/>
      <w:r>
        <w:t>???)</w:t>
      </w:r>
    </w:p>
    <w:p w14:paraId="02A1F830" w14:textId="7A48903B" w:rsidR="004B00F7" w:rsidRDefault="004B00F7" w:rsidP="004B00F7">
      <w:pPr>
        <w:pStyle w:val="Normlnprvnodsazen"/>
        <w:numPr>
          <w:ilvl w:val="4"/>
          <w:numId w:val="7"/>
        </w:numPr>
      </w:pPr>
      <w:r>
        <w:t>Zdroj:</w:t>
      </w:r>
    </w:p>
    <w:p w14:paraId="380217E3" w14:textId="5FFCB350" w:rsidR="004B00F7" w:rsidRDefault="004B00F7" w:rsidP="004B00F7">
      <w:pPr>
        <w:pStyle w:val="Normlnprvnodsazen"/>
        <w:numPr>
          <w:ilvl w:val="5"/>
          <w:numId w:val="7"/>
        </w:numPr>
      </w:pPr>
      <w:r>
        <w:t>??</w:t>
      </w:r>
    </w:p>
    <w:p w14:paraId="07E48D50" w14:textId="316AD23E" w:rsidR="0068231E" w:rsidRDefault="0068231E" w:rsidP="00C37F6B">
      <w:pPr>
        <w:pStyle w:val="Normlnprvnodsazen"/>
        <w:numPr>
          <w:ilvl w:val="0"/>
          <w:numId w:val="7"/>
        </w:numPr>
      </w:pPr>
      <w:r>
        <w:t>Text</w:t>
      </w:r>
    </w:p>
    <w:p w14:paraId="144CAD1D" w14:textId="49E66BAF" w:rsidR="0068231E" w:rsidRDefault="0068231E" w:rsidP="0068231E">
      <w:pPr>
        <w:pStyle w:val="Normlnprvnodsazen"/>
        <w:numPr>
          <w:ilvl w:val="1"/>
          <w:numId w:val="7"/>
        </w:numPr>
      </w:pPr>
      <w:r>
        <w:t>…</w:t>
      </w:r>
    </w:p>
    <w:p w14:paraId="2F0B6D6F" w14:textId="70C31AB5" w:rsidR="00C37F6B" w:rsidRDefault="00C37F6B" w:rsidP="00C37F6B">
      <w:pPr>
        <w:pStyle w:val="Normlnprvnodsazen"/>
        <w:numPr>
          <w:ilvl w:val="0"/>
          <w:numId w:val="7"/>
        </w:numPr>
      </w:pPr>
      <w:r>
        <w:t xml:space="preserve">Tematická data – statistika, </w:t>
      </w:r>
      <w:proofErr w:type="spellStart"/>
      <w:r>
        <w:t>agreagace</w:t>
      </w:r>
      <w:proofErr w:type="spellEnd"/>
      <w:r>
        <w:t>, atd</w:t>
      </w:r>
    </w:p>
    <w:p w14:paraId="21402DC9" w14:textId="78276468" w:rsidR="004B00F7" w:rsidRDefault="004B00F7" w:rsidP="004B00F7">
      <w:pPr>
        <w:pStyle w:val="Normlnprvnodsazen"/>
        <w:numPr>
          <w:ilvl w:val="1"/>
          <w:numId w:val="7"/>
        </w:numPr>
      </w:pPr>
      <w:proofErr w:type="gramStart"/>
      <w:r>
        <w:t>2d</w:t>
      </w:r>
      <w:proofErr w:type="gramEnd"/>
      <w:r>
        <w:t xml:space="preserve"> – body, linie, polygony</w:t>
      </w:r>
    </w:p>
    <w:p w14:paraId="107FD768" w14:textId="77777777" w:rsidR="004B00F7" w:rsidRDefault="004B00F7" w:rsidP="004B00F7">
      <w:pPr>
        <w:pStyle w:val="Normlnprvnodsazen"/>
        <w:numPr>
          <w:ilvl w:val="2"/>
          <w:numId w:val="7"/>
        </w:numPr>
      </w:pPr>
      <w:r>
        <w:t>Tech:</w:t>
      </w:r>
    </w:p>
    <w:p w14:paraId="137766A8" w14:textId="77777777" w:rsidR="004B00F7" w:rsidRDefault="004B00F7" w:rsidP="004B00F7">
      <w:pPr>
        <w:pStyle w:val="Normlnprvnodsazen"/>
        <w:numPr>
          <w:ilvl w:val="3"/>
          <w:numId w:val="7"/>
        </w:numPr>
      </w:pPr>
      <w:proofErr w:type="gramStart"/>
      <w:r>
        <w:t>rastr - bitmapa</w:t>
      </w:r>
      <w:proofErr w:type="gramEnd"/>
      <w:r>
        <w:t xml:space="preserve"> (</w:t>
      </w:r>
      <w:proofErr w:type="spellStart"/>
      <w:r>
        <w:t>jpg</w:t>
      </w:r>
      <w:proofErr w:type="spellEnd"/>
      <w:r>
        <w:t>)</w:t>
      </w:r>
    </w:p>
    <w:p w14:paraId="66AA0582" w14:textId="77777777" w:rsidR="004B00F7" w:rsidRDefault="004B00F7" w:rsidP="004B00F7">
      <w:pPr>
        <w:pStyle w:val="Normlnprvnodsazen"/>
        <w:numPr>
          <w:ilvl w:val="4"/>
          <w:numId w:val="7"/>
        </w:numPr>
      </w:pPr>
      <w:r>
        <w:t xml:space="preserve">zdroj: </w:t>
      </w:r>
    </w:p>
    <w:p w14:paraId="23A23B33" w14:textId="77777777" w:rsidR="004B00F7" w:rsidRDefault="004B00F7" w:rsidP="004B00F7">
      <w:pPr>
        <w:pStyle w:val="Normlnprvnodsazen"/>
        <w:numPr>
          <w:ilvl w:val="5"/>
          <w:numId w:val="7"/>
        </w:numPr>
      </w:pPr>
      <w:r>
        <w:t xml:space="preserve">lokálně – </w:t>
      </w:r>
      <w:proofErr w:type="spellStart"/>
      <w:r>
        <w:t>tif</w:t>
      </w:r>
      <w:proofErr w:type="spellEnd"/>
      <w:r>
        <w:t xml:space="preserve">, </w:t>
      </w:r>
      <w:proofErr w:type="spellStart"/>
      <w:r>
        <w:t>jpg</w:t>
      </w:r>
      <w:proofErr w:type="spellEnd"/>
      <w:r>
        <w:t xml:space="preserve"> atd.</w:t>
      </w:r>
    </w:p>
    <w:p w14:paraId="21C5C761" w14:textId="77777777" w:rsidR="004B00F7" w:rsidRDefault="004B00F7" w:rsidP="004B00F7">
      <w:pPr>
        <w:pStyle w:val="Normlnprvnodsazen"/>
        <w:numPr>
          <w:ilvl w:val="5"/>
          <w:numId w:val="7"/>
        </w:numPr>
      </w:pPr>
      <w:r>
        <w:t>služby – WMS, REST</w:t>
      </w:r>
    </w:p>
    <w:p w14:paraId="3B7EA264" w14:textId="77777777" w:rsidR="004B00F7" w:rsidRDefault="004B00F7" w:rsidP="004B00F7">
      <w:pPr>
        <w:pStyle w:val="Normlnprvnodsazen"/>
        <w:numPr>
          <w:ilvl w:val="3"/>
          <w:numId w:val="7"/>
        </w:numPr>
      </w:pPr>
      <w:r>
        <w:t xml:space="preserve">vektor – </w:t>
      </w:r>
      <w:proofErr w:type="spellStart"/>
      <w:r>
        <w:t>features</w:t>
      </w:r>
      <w:proofErr w:type="spellEnd"/>
      <w:r>
        <w:t xml:space="preserve"> (</w:t>
      </w:r>
      <w:proofErr w:type="spellStart"/>
      <w:r>
        <w:t>GeoJSON</w:t>
      </w:r>
      <w:proofErr w:type="spellEnd"/>
      <w:r>
        <w:t xml:space="preserve">, GML) </w:t>
      </w:r>
    </w:p>
    <w:p w14:paraId="04289B1E" w14:textId="77777777" w:rsidR="004B00F7" w:rsidRDefault="004B00F7" w:rsidP="004B00F7">
      <w:pPr>
        <w:pStyle w:val="Normlnprvnodsazen"/>
        <w:numPr>
          <w:ilvl w:val="4"/>
          <w:numId w:val="7"/>
        </w:numPr>
      </w:pPr>
      <w:r>
        <w:t xml:space="preserve">zdroj: </w:t>
      </w:r>
    </w:p>
    <w:p w14:paraId="24D377A3" w14:textId="77777777" w:rsidR="004B00F7" w:rsidRDefault="004B00F7" w:rsidP="004B00F7">
      <w:pPr>
        <w:pStyle w:val="Normlnprvnodsazen"/>
        <w:numPr>
          <w:ilvl w:val="5"/>
          <w:numId w:val="7"/>
        </w:numPr>
      </w:pPr>
      <w:r>
        <w:t xml:space="preserve">lokálně – shapefile, </w:t>
      </w:r>
      <w:proofErr w:type="spellStart"/>
      <w:r>
        <w:t>GeoJSON</w:t>
      </w:r>
      <w:proofErr w:type="spellEnd"/>
      <w:r>
        <w:t xml:space="preserve"> aj. </w:t>
      </w:r>
    </w:p>
    <w:p w14:paraId="38355429" w14:textId="5FA1625C" w:rsidR="004B00F7" w:rsidRDefault="004B00F7" w:rsidP="004B00F7">
      <w:pPr>
        <w:pStyle w:val="Normlnprvnodsazen"/>
        <w:numPr>
          <w:ilvl w:val="5"/>
          <w:numId w:val="7"/>
        </w:numPr>
      </w:pPr>
      <w:r>
        <w:t>služby – WFS, REST</w:t>
      </w:r>
    </w:p>
    <w:p w14:paraId="537F410B" w14:textId="62F795C3" w:rsidR="004B00F7" w:rsidRDefault="004B00F7" w:rsidP="004B00F7">
      <w:pPr>
        <w:pStyle w:val="Normlnprvnodsazen"/>
        <w:numPr>
          <w:ilvl w:val="1"/>
          <w:numId w:val="7"/>
        </w:numPr>
      </w:pPr>
      <w:proofErr w:type="gramStart"/>
      <w:r>
        <w:t>3d</w:t>
      </w:r>
      <w:proofErr w:type="gramEnd"/>
      <w:r>
        <w:t xml:space="preserve"> </w:t>
      </w:r>
      <w:r w:rsidR="003146B1">
        <w:t>–</w:t>
      </w:r>
      <w:r>
        <w:t xml:space="preserve"> </w:t>
      </w:r>
      <w:r w:rsidR="003146B1">
        <w:t xml:space="preserve">volumetrické </w:t>
      </w:r>
    </w:p>
    <w:p w14:paraId="65575424" w14:textId="6EDC10A0" w:rsidR="003146B1" w:rsidRDefault="003146B1" w:rsidP="003146B1">
      <w:pPr>
        <w:pStyle w:val="Normlnprvnodsazen"/>
        <w:numPr>
          <w:ilvl w:val="2"/>
          <w:numId w:val="7"/>
        </w:numPr>
      </w:pPr>
      <w:r>
        <w:t>Tech:</w:t>
      </w:r>
    </w:p>
    <w:p w14:paraId="669DC1F1" w14:textId="77777777" w:rsidR="003146B1" w:rsidRDefault="003146B1" w:rsidP="003146B1">
      <w:pPr>
        <w:pStyle w:val="Normlnprvnodsazen"/>
        <w:numPr>
          <w:ilvl w:val="3"/>
          <w:numId w:val="7"/>
        </w:numPr>
      </w:pPr>
      <w:proofErr w:type="spellStart"/>
      <w:r>
        <w:t>Mesh</w:t>
      </w:r>
      <w:proofErr w:type="spellEnd"/>
      <w:r>
        <w:t xml:space="preserve">: </w:t>
      </w:r>
    </w:p>
    <w:p w14:paraId="655F9FBB" w14:textId="104C9FDE" w:rsidR="003146B1" w:rsidRDefault="003146B1" w:rsidP="003146B1">
      <w:pPr>
        <w:pStyle w:val="Normlnprvnodsazen"/>
        <w:numPr>
          <w:ilvl w:val="4"/>
          <w:numId w:val="7"/>
        </w:numPr>
      </w:pPr>
      <w:r>
        <w:t>stejné</w:t>
      </w:r>
    </w:p>
    <w:p w14:paraId="3A05EC72" w14:textId="2ADEC38F" w:rsidR="003146B1" w:rsidRDefault="003146B1" w:rsidP="003146B1">
      <w:pPr>
        <w:pStyle w:val="Normlnprvnodsazen"/>
        <w:numPr>
          <w:ilvl w:val="3"/>
          <w:numId w:val="7"/>
        </w:numPr>
      </w:pPr>
      <w:proofErr w:type="spellStart"/>
      <w:r>
        <w:t>Voxely</w:t>
      </w:r>
      <w:proofErr w:type="spellEnd"/>
    </w:p>
    <w:p w14:paraId="64469A7E" w14:textId="3C76CE04" w:rsidR="006242FC" w:rsidRDefault="003146B1" w:rsidP="003146B1">
      <w:pPr>
        <w:pStyle w:val="Normlnprvnodsazen"/>
        <w:numPr>
          <w:ilvl w:val="4"/>
          <w:numId w:val="7"/>
        </w:numPr>
      </w:pPr>
      <w:r>
        <w:t>??</w:t>
      </w:r>
    </w:p>
    <w:p w14:paraId="143393D8" w14:textId="54249F62" w:rsidR="002C115C" w:rsidRDefault="002C115C" w:rsidP="002C115C">
      <w:pPr>
        <w:pStyle w:val="Normlnprvnodsazen"/>
        <w:ind w:firstLine="0"/>
      </w:pPr>
      <w:r>
        <w:t>Odkud data?</w:t>
      </w:r>
    </w:p>
    <w:p w14:paraId="47786720" w14:textId="35A014C1" w:rsidR="002C115C" w:rsidRDefault="002C115C" w:rsidP="002C115C">
      <w:pPr>
        <w:pStyle w:val="Normlnprvnodsazen"/>
        <w:numPr>
          <w:ilvl w:val="0"/>
          <w:numId w:val="7"/>
        </w:numPr>
      </w:pPr>
      <w:r>
        <w:t xml:space="preserve">ČR – </w:t>
      </w:r>
      <w:proofErr w:type="spellStart"/>
      <w:r>
        <w:t>dmr</w:t>
      </w:r>
      <w:proofErr w:type="spellEnd"/>
      <w:r>
        <w:t xml:space="preserve">, </w:t>
      </w:r>
      <w:proofErr w:type="spellStart"/>
      <w:r>
        <w:t>dmp</w:t>
      </w:r>
      <w:proofErr w:type="spellEnd"/>
      <w:r>
        <w:t xml:space="preserve">, </w:t>
      </w:r>
    </w:p>
    <w:p w14:paraId="6251C456" w14:textId="4779D13F" w:rsidR="002C115C" w:rsidRDefault="002C115C" w:rsidP="002C115C">
      <w:pPr>
        <w:pStyle w:val="Normlnprvnodsazen"/>
        <w:numPr>
          <w:ilvl w:val="1"/>
          <w:numId w:val="7"/>
        </w:numPr>
      </w:pPr>
      <w:r>
        <w:t>Brno – všechno</w:t>
      </w:r>
    </w:p>
    <w:p w14:paraId="3E4DDAD9" w14:textId="2833BE1A" w:rsidR="002C115C" w:rsidRDefault="002C115C" w:rsidP="002C115C">
      <w:pPr>
        <w:pStyle w:val="Normlnprvnodsazen"/>
        <w:numPr>
          <w:ilvl w:val="0"/>
          <w:numId w:val="7"/>
        </w:numPr>
      </w:pPr>
      <w:r>
        <w:lastRenderedPageBreak/>
        <w:t xml:space="preserve">Švýcarsko – </w:t>
      </w:r>
      <w:proofErr w:type="spellStart"/>
      <w:r>
        <w:t>swiss</w:t>
      </w:r>
      <w:proofErr w:type="spellEnd"/>
      <w:r>
        <w:t xml:space="preserve"> </w:t>
      </w:r>
      <w:proofErr w:type="spellStart"/>
      <w:r>
        <w:t>topo</w:t>
      </w:r>
      <w:proofErr w:type="spellEnd"/>
    </w:p>
    <w:p w14:paraId="5E70DBA3" w14:textId="09343525" w:rsidR="0063295F" w:rsidRDefault="0063295F" w:rsidP="002C115C">
      <w:pPr>
        <w:pStyle w:val="Normlnprvnodsazen"/>
        <w:numPr>
          <w:ilvl w:val="0"/>
          <w:numId w:val="7"/>
        </w:numPr>
      </w:pPr>
      <w:r>
        <w:t>Google API</w:t>
      </w:r>
    </w:p>
    <w:p w14:paraId="749C3DA1" w14:textId="144AD42E" w:rsidR="0063295F" w:rsidRDefault="0063295F" w:rsidP="0063295F">
      <w:pPr>
        <w:pStyle w:val="Normlnprvnodsazen"/>
        <w:numPr>
          <w:ilvl w:val="1"/>
          <w:numId w:val="7"/>
        </w:numPr>
      </w:pPr>
      <w:r w:rsidRPr="0063295F">
        <w:t>https://developers.google.com/maps/documentation/tile/use-renderer</w:t>
      </w:r>
    </w:p>
    <w:p w14:paraId="36342A83" w14:textId="77777777" w:rsidR="0063295F" w:rsidRPr="006242FC" w:rsidRDefault="0063295F" w:rsidP="0063295F">
      <w:pPr>
        <w:pStyle w:val="Normlnprvnodsazen"/>
        <w:numPr>
          <w:ilvl w:val="1"/>
          <w:numId w:val="7"/>
        </w:numPr>
      </w:pP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Default="00B91039" w:rsidP="00B91039">
      <w:r>
        <w:t>Pomocí této metody je možné konkretizovat obecně zvolené požadavky při výběru technologie na konkrétní aplikaci.</w:t>
      </w:r>
    </w:p>
    <w:p w14:paraId="5E4AFB00" w14:textId="4AB3F262" w:rsidR="006242FC" w:rsidRDefault="006242FC" w:rsidP="006242FC">
      <w:pPr>
        <w:pStyle w:val="Heading3"/>
      </w:pPr>
      <w:r>
        <w:t>Poučení z existujících řešení</w:t>
      </w:r>
    </w:p>
    <w:p w14:paraId="5D0C8918" w14:textId="44F4456B" w:rsidR="006242FC" w:rsidRDefault="006242FC" w:rsidP="006242FC">
      <w:r w:rsidRPr="006242FC">
        <w:rPr>
          <w:b/>
          <w:bCs/>
        </w:rPr>
        <w:t xml:space="preserve">OSM a </w:t>
      </w:r>
      <w:proofErr w:type="spellStart"/>
      <w:r w:rsidRPr="006242FC">
        <w:rPr>
          <w:b/>
          <w:bCs/>
        </w:rPr>
        <w:t>Aframe</w:t>
      </w:r>
      <w:proofErr w:type="spellEnd"/>
      <w:r>
        <w:t xml:space="preserve"> - </w:t>
      </w:r>
      <w:r>
        <w:fldChar w:fldCharType="begin"/>
      </w:r>
      <w:r>
        <w:instrText xml:space="preserve"> ADDIN ZOTERO_ITEM CSL_CITATION {"citationID":"67grQxYt","properties":{"formattedCitation":"(VR Map 2019)","plainCitation":"(VR Map 2019)","noteIndex":0},"citationItems":[{"id":1934,"uris":["http://zotero.org/groups/4599106/items/56HZVYSM"],"itemData":{"id":1934,"type":"motion_picture","abstract":"by Robert Kaiser\n\nAt: FOSDEM 2019\nhttps://video.fosdem.org/2019/AW1.126...\n\n\nMixed Reality (XR), i.e. Virtual and Augmented Reality, opens up new possibilities for 3D visualizations of OpenStreetMap data (OSM). With WebXR and Mozilla's A-Frame library, it's really simple to create cross-device XR experiences running right in the browser with very little code. VR Map brings all that together and allows you to walk or \"fly\" through a virtual model of the real world courtesy of live OSM data. The talk will describe WebXR as Mixed Reality APIs for the browser and A-Frame as Mozilla's library to make it really simple to build WebXR scenes. Then, it will dive into how those technologies were used together with live OSM data to create the VR Map demo and show how it enables people to move through virtual models built from that real-world data to give an interesting new perspective on OpenStreetMap - and hopefully inspire developers to build similar experiences. \n\nRoom: AW1.126\nScheduled start: 2019-02-03 16:30:00+01","dimensions":"28:57","source":"YouTube","title":"VR Map: Putting OpenStreetMap Data Into a WebVR World Simple GeoData Visualization with A-Frame","title-short":"VR Map","URL":"https://www.youtube.com/watch?v=_dbzH0ZYLGs","director":[{"family":"Keiser","given":"Robert"}],"accessed":{"date-parts":[["2023",9,1]]},"issued":{"date-parts":[["2019"]]},"citation-key":"keiserVRMapPutting2019"}}],"schema":"https://github.com/citation-style-language/schema/raw/master/csl-citation.json"} </w:instrText>
      </w:r>
      <w:r>
        <w:fldChar w:fldCharType="separate"/>
      </w:r>
      <w:r w:rsidRPr="006242FC">
        <w:t>(VR Map 2019)</w:t>
      </w:r>
      <w:r>
        <w:fldChar w:fldCharType="end"/>
      </w:r>
      <w:r>
        <w:t xml:space="preserve"> </w:t>
      </w:r>
    </w:p>
    <w:p w14:paraId="05888AC6" w14:textId="77777777" w:rsidR="006242FC" w:rsidRDefault="006242FC" w:rsidP="006242FC">
      <w:pPr>
        <w:pStyle w:val="Normlnprvnodsazen"/>
        <w:numPr>
          <w:ilvl w:val="0"/>
          <w:numId w:val="7"/>
        </w:numPr>
        <w:rPr>
          <w:lang w:eastAsia="en-US"/>
        </w:rPr>
      </w:pPr>
      <w:proofErr w:type="spellStart"/>
      <w:r>
        <w:rPr>
          <w:lang w:eastAsia="en-US"/>
        </w:rPr>
        <w:t>World</w:t>
      </w:r>
      <w:proofErr w:type="spellEnd"/>
      <w:r>
        <w:rPr>
          <w:lang w:eastAsia="en-US"/>
        </w:rPr>
        <w:t xml:space="preserve"> </w:t>
      </w:r>
      <w:proofErr w:type="spellStart"/>
      <w:r>
        <w:rPr>
          <w:lang w:eastAsia="en-US"/>
        </w:rPr>
        <w:t>is</w:t>
      </w:r>
      <w:proofErr w:type="spellEnd"/>
      <w:r>
        <w:rPr>
          <w:lang w:eastAsia="en-US"/>
        </w:rPr>
        <w:t xml:space="preserve"> </w:t>
      </w:r>
      <w:proofErr w:type="spellStart"/>
      <w:r>
        <w:rPr>
          <w:lang w:eastAsia="en-US"/>
        </w:rPr>
        <w:t>flat</w:t>
      </w:r>
      <w:proofErr w:type="spellEnd"/>
      <w:r>
        <w:rPr>
          <w:lang w:eastAsia="en-US"/>
        </w:rPr>
        <w:t xml:space="preserve"> </w:t>
      </w:r>
    </w:p>
    <w:p w14:paraId="362C44ED" w14:textId="54D63402"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curvature</w:t>
      </w:r>
      <w:proofErr w:type="spellEnd"/>
    </w:p>
    <w:p w14:paraId="3C717EF2" w14:textId="2156D8F4" w:rsidR="006242FC" w:rsidRDefault="006242FC" w:rsidP="006242FC">
      <w:pPr>
        <w:pStyle w:val="Normlnprvnodsazen"/>
        <w:numPr>
          <w:ilvl w:val="1"/>
          <w:numId w:val="7"/>
        </w:numPr>
        <w:rPr>
          <w:lang w:eastAsia="en-US"/>
        </w:rPr>
      </w:pPr>
      <w:r>
        <w:rPr>
          <w:lang w:eastAsia="en-US"/>
        </w:rPr>
        <w:t xml:space="preserve">No </w:t>
      </w:r>
      <w:proofErr w:type="spellStart"/>
      <w:r>
        <w:rPr>
          <w:lang w:eastAsia="en-US"/>
        </w:rPr>
        <w:t>terrain</w:t>
      </w:r>
      <w:proofErr w:type="spellEnd"/>
    </w:p>
    <w:p w14:paraId="41AD7A6E" w14:textId="2DD9E0E4" w:rsidR="006242FC" w:rsidRDefault="006242FC" w:rsidP="006242FC">
      <w:pPr>
        <w:pStyle w:val="Normlnprvnodsazen"/>
        <w:numPr>
          <w:ilvl w:val="1"/>
          <w:numId w:val="7"/>
        </w:numPr>
        <w:rPr>
          <w:lang w:eastAsia="en-US"/>
        </w:rPr>
      </w:pPr>
      <w:proofErr w:type="spellStart"/>
      <w:r>
        <w:rPr>
          <w:lang w:eastAsia="en-US"/>
        </w:rPr>
        <w:t>Ground</w:t>
      </w:r>
      <w:proofErr w:type="spell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hange</w:t>
      </w:r>
      <w:proofErr w:type="spellEnd"/>
      <w:r>
        <w:rPr>
          <w:lang w:eastAsia="en-US"/>
        </w:rPr>
        <w:t xml:space="preserve"> </w:t>
      </w:r>
      <w:proofErr w:type="spellStart"/>
      <w:r>
        <w:rPr>
          <w:lang w:eastAsia="en-US"/>
        </w:rPr>
        <w:t>size</w:t>
      </w:r>
      <w:proofErr w:type="spellEnd"/>
      <w:r>
        <w:rPr>
          <w:lang w:eastAsia="en-US"/>
        </w:rPr>
        <w:t xml:space="preserve"> </w:t>
      </w:r>
      <w:proofErr w:type="spellStart"/>
      <w:r>
        <w:rPr>
          <w:lang w:eastAsia="en-US"/>
        </w:rPr>
        <w:t>based</w:t>
      </w:r>
      <w:proofErr w:type="spellEnd"/>
      <w:r>
        <w:rPr>
          <w:lang w:eastAsia="en-US"/>
        </w:rPr>
        <w:t xml:space="preserve"> on </w:t>
      </w:r>
      <w:proofErr w:type="spellStart"/>
      <w:r>
        <w:rPr>
          <w:lang w:eastAsia="en-US"/>
        </w:rPr>
        <w:t>lon</w:t>
      </w:r>
      <w:proofErr w:type="spellEnd"/>
      <w:r>
        <w:rPr>
          <w:lang w:eastAsia="en-US"/>
        </w:rPr>
        <w:t xml:space="preserve"> lat, in AFRAME </w:t>
      </w:r>
      <w:proofErr w:type="spellStart"/>
      <w:r>
        <w:rPr>
          <w:lang w:eastAsia="en-US"/>
        </w:rPr>
        <w:t>coord</w:t>
      </w:r>
      <w:proofErr w:type="spellEnd"/>
      <w:r>
        <w:rPr>
          <w:lang w:eastAsia="en-US"/>
        </w:rPr>
        <w:t xml:space="preserve"> </w:t>
      </w:r>
      <w:proofErr w:type="spellStart"/>
      <w:r>
        <w:rPr>
          <w:lang w:eastAsia="en-US"/>
        </w:rPr>
        <w:t>sys</w:t>
      </w:r>
      <w:proofErr w:type="spellEnd"/>
      <w:r>
        <w:rPr>
          <w:lang w:eastAsia="en-US"/>
        </w:rPr>
        <w:t xml:space="preserve"> je v metrech – </w:t>
      </w:r>
      <w:proofErr w:type="spellStart"/>
      <w:r>
        <w:rPr>
          <w:lang w:eastAsia="en-US"/>
        </w:rPr>
        <w:t>tiles</w:t>
      </w:r>
      <w:proofErr w:type="spellEnd"/>
      <w:r>
        <w:rPr>
          <w:lang w:eastAsia="en-US"/>
        </w:rPr>
        <w:t xml:space="preserve"> z vlastního </w:t>
      </w:r>
      <w:proofErr w:type="spellStart"/>
      <w:r>
        <w:rPr>
          <w:lang w:eastAsia="en-US"/>
        </w:rPr>
        <w:t>cache</w:t>
      </w:r>
      <w:proofErr w:type="spellEnd"/>
      <w:r>
        <w:rPr>
          <w:lang w:eastAsia="en-US"/>
        </w:rPr>
        <w:t xml:space="preserve"> serveru</w:t>
      </w:r>
    </w:p>
    <w:p w14:paraId="6B83DC7F" w14:textId="7F595297" w:rsidR="006242FC" w:rsidRDefault="006242FC" w:rsidP="006242FC">
      <w:pPr>
        <w:pStyle w:val="Normlnprvnodsazen"/>
        <w:numPr>
          <w:ilvl w:val="0"/>
          <w:numId w:val="7"/>
        </w:numPr>
        <w:rPr>
          <w:lang w:eastAsia="en-US"/>
        </w:rPr>
      </w:pPr>
      <w:r>
        <w:rPr>
          <w:lang w:eastAsia="en-US"/>
        </w:rPr>
        <w:t>Budovy a stromy z </w:t>
      </w:r>
      <w:proofErr w:type="spellStart"/>
      <w:r>
        <w:rPr>
          <w:lang w:eastAsia="en-US"/>
        </w:rPr>
        <w:t>Overpass</w:t>
      </w:r>
      <w:proofErr w:type="spellEnd"/>
      <w:r>
        <w:rPr>
          <w:lang w:eastAsia="en-US"/>
        </w:rPr>
        <w:t xml:space="preserve"> API</w:t>
      </w:r>
    </w:p>
    <w:p w14:paraId="2BF6F790" w14:textId="5B9DFAC2" w:rsidR="006242FC" w:rsidRDefault="006242FC" w:rsidP="006242FC">
      <w:pPr>
        <w:pStyle w:val="Normlnprvnodsazen"/>
        <w:numPr>
          <w:ilvl w:val="0"/>
          <w:numId w:val="7"/>
        </w:numPr>
        <w:rPr>
          <w:lang w:eastAsia="en-US"/>
        </w:rPr>
      </w:pPr>
      <w:proofErr w:type="gramStart"/>
      <w:r>
        <w:rPr>
          <w:lang w:eastAsia="en-US"/>
        </w:rPr>
        <w:t>Kamera  a</w:t>
      </w:r>
      <w:proofErr w:type="gramEnd"/>
      <w:r>
        <w:rPr>
          <w:lang w:eastAsia="en-US"/>
        </w:rPr>
        <w:t xml:space="preserve"> </w:t>
      </w:r>
      <w:proofErr w:type="spellStart"/>
      <w:r>
        <w:rPr>
          <w:lang w:eastAsia="en-US"/>
        </w:rPr>
        <w:t>Kontroler</w:t>
      </w:r>
      <w:proofErr w:type="spellEnd"/>
      <w:r>
        <w:rPr>
          <w:lang w:eastAsia="en-US"/>
        </w:rPr>
        <w:t xml:space="preserve"> setup – vlastní modifikace (létaní atd)</w:t>
      </w:r>
    </w:p>
    <w:p w14:paraId="3FAD3E10" w14:textId="77777777" w:rsidR="006242FC" w:rsidRDefault="006242FC" w:rsidP="006242FC">
      <w:pPr>
        <w:pStyle w:val="Normlnprvnodsazen"/>
        <w:numPr>
          <w:ilvl w:val="0"/>
          <w:numId w:val="7"/>
        </w:numPr>
        <w:rPr>
          <w:lang w:eastAsia="en-US"/>
        </w:rPr>
      </w:pPr>
      <w:proofErr w:type="spellStart"/>
      <w:r>
        <w:rPr>
          <w:lang w:eastAsia="en-US"/>
        </w:rPr>
        <w:t>Code</w:t>
      </w:r>
      <w:proofErr w:type="spellEnd"/>
    </w:p>
    <w:p w14:paraId="38AEE966" w14:textId="27FD5D85" w:rsidR="006242FC" w:rsidRDefault="006242FC" w:rsidP="006242FC">
      <w:pPr>
        <w:pStyle w:val="Normlnprvnodsazen"/>
        <w:numPr>
          <w:ilvl w:val="1"/>
          <w:numId w:val="7"/>
        </w:numPr>
        <w:rPr>
          <w:lang w:eastAsia="en-US"/>
        </w:rPr>
      </w:pPr>
      <w:proofErr w:type="gramStart"/>
      <w:r>
        <w:rPr>
          <w:lang w:eastAsia="en-US"/>
        </w:rPr>
        <w:t>Html - Start</w:t>
      </w:r>
      <w:proofErr w:type="gramEnd"/>
      <w:r>
        <w:rPr>
          <w:lang w:eastAsia="en-US"/>
        </w:rPr>
        <w:t xml:space="preserve"> dialog </w:t>
      </w:r>
      <w:proofErr w:type="spellStart"/>
      <w:r>
        <w:rPr>
          <w:lang w:eastAsia="en-US"/>
        </w:rPr>
        <w:t>popup</w:t>
      </w:r>
      <w:proofErr w:type="spellEnd"/>
      <w:r>
        <w:rPr>
          <w:lang w:eastAsia="en-US"/>
        </w:rPr>
        <w:t xml:space="preserve">, </w:t>
      </w:r>
      <w:proofErr w:type="spellStart"/>
      <w:r>
        <w:rPr>
          <w:lang w:eastAsia="en-US"/>
        </w:rPr>
        <w:t>scene</w:t>
      </w:r>
      <w:proofErr w:type="spellEnd"/>
      <w:r>
        <w:rPr>
          <w:lang w:eastAsia="en-US"/>
        </w:rPr>
        <w:t xml:space="preserve">, </w:t>
      </w:r>
      <w:proofErr w:type="spellStart"/>
      <w:r>
        <w:rPr>
          <w:lang w:eastAsia="en-US"/>
        </w:rPr>
        <w:t>camera</w:t>
      </w:r>
      <w:proofErr w:type="spellEnd"/>
      <w:r>
        <w:rPr>
          <w:lang w:eastAsia="en-US"/>
        </w:rPr>
        <w:t xml:space="preserve">, </w:t>
      </w:r>
      <w:proofErr w:type="spellStart"/>
      <w:r>
        <w:rPr>
          <w:lang w:eastAsia="en-US"/>
        </w:rPr>
        <w:t>controlers</w:t>
      </w:r>
      <w:proofErr w:type="spellEnd"/>
    </w:p>
    <w:p w14:paraId="0FFF07DA" w14:textId="17DDE68E" w:rsidR="006242FC" w:rsidRDefault="006242FC" w:rsidP="006242FC">
      <w:pPr>
        <w:pStyle w:val="Normlnprvnodsazen"/>
        <w:numPr>
          <w:ilvl w:val="1"/>
          <w:numId w:val="7"/>
        </w:numPr>
        <w:rPr>
          <w:lang w:eastAsia="en-US"/>
        </w:rPr>
      </w:pPr>
      <w:r>
        <w:rPr>
          <w:lang w:eastAsia="en-US"/>
        </w:rPr>
        <w:t xml:space="preserve">Map.js </w:t>
      </w:r>
      <w:r w:rsidR="00B715BF">
        <w:rPr>
          <w:lang w:eastAsia="en-US"/>
        </w:rPr>
        <w:t>–</w:t>
      </w:r>
      <w:r>
        <w:rPr>
          <w:lang w:eastAsia="en-US"/>
        </w:rPr>
        <w:t xml:space="preserve"> </w:t>
      </w:r>
      <w:proofErr w:type="spellStart"/>
      <w:r w:rsidR="00B715BF">
        <w:rPr>
          <w:lang w:eastAsia="en-US"/>
        </w:rPr>
        <w:t>load</w:t>
      </w:r>
      <w:proofErr w:type="spellEnd"/>
      <w:r w:rsidR="00B715BF">
        <w:rPr>
          <w:lang w:eastAsia="en-US"/>
        </w:rPr>
        <w:t xml:space="preserve">, </w:t>
      </w:r>
      <w:proofErr w:type="spellStart"/>
      <w:r w:rsidR="00B715BF">
        <w:rPr>
          <w:lang w:eastAsia="en-US"/>
        </w:rPr>
        <w:t>handlers</w:t>
      </w:r>
      <w:proofErr w:type="spellEnd"/>
      <w:r w:rsidR="00B715BF">
        <w:rPr>
          <w:lang w:eastAsia="en-US"/>
        </w:rPr>
        <w:t xml:space="preserve">, </w:t>
      </w:r>
      <w:proofErr w:type="spellStart"/>
      <w:r w:rsidR="00B715BF">
        <w:rPr>
          <w:lang w:eastAsia="en-US"/>
        </w:rPr>
        <w:t>fetch</w:t>
      </w:r>
      <w:proofErr w:type="spellEnd"/>
      <w:r w:rsidR="00B715BF">
        <w:rPr>
          <w:lang w:eastAsia="en-US"/>
        </w:rPr>
        <w:t xml:space="preserve"> </w:t>
      </w:r>
      <w:proofErr w:type="spellStart"/>
      <w:r w:rsidR="00B715BF">
        <w:rPr>
          <w:lang w:eastAsia="en-US"/>
        </w:rPr>
        <w:t>from</w:t>
      </w:r>
      <w:proofErr w:type="spellEnd"/>
      <w:r w:rsidR="00B715BF">
        <w:rPr>
          <w:lang w:eastAsia="en-US"/>
        </w:rPr>
        <w:t xml:space="preserve"> </w:t>
      </w:r>
      <w:proofErr w:type="spellStart"/>
      <w:r w:rsidR="00B715BF">
        <w:rPr>
          <w:lang w:eastAsia="en-US"/>
        </w:rPr>
        <w:t>Overpass</w:t>
      </w:r>
      <w:proofErr w:type="spellEnd"/>
      <w:r w:rsidR="00B715BF">
        <w:rPr>
          <w:lang w:eastAsia="en-US"/>
        </w:rPr>
        <w:t xml:space="preserve"> API </w:t>
      </w:r>
    </w:p>
    <w:p w14:paraId="2E741CAC" w14:textId="218C76CA" w:rsidR="00B715BF" w:rsidRDefault="00B715BF" w:rsidP="006242FC">
      <w:pPr>
        <w:pStyle w:val="Normlnprvnodsazen"/>
        <w:numPr>
          <w:ilvl w:val="1"/>
          <w:numId w:val="7"/>
        </w:numPr>
        <w:rPr>
          <w:lang w:eastAsia="en-US"/>
        </w:rPr>
      </w:pPr>
      <w:proofErr w:type="spellStart"/>
      <w:r>
        <w:rPr>
          <w:lang w:eastAsia="en-US"/>
        </w:rPr>
        <w:t>Conversions</w:t>
      </w:r>
      <w:proofErr w:type="spellEnd"/>
      <w:r>
        <w:rPr>
          <w:lang w:eastAsia="en-US"/>
        </w:rPr>
        <w:t xml:space="preserve"> – </w:t>
      </w:r>
      <w:proofErr w:type="spellStart"/>
      <w:r>
        <w:rPr>
          <w:lang w:eastAsia="en-US"/>
        </w:rPr>
        <w:t>coordinate</w:t>
      </w:r>
      <w:proofErr w:type="spellEnd"/>
      <w:r>
        <w:rPr>
          <w:lang w:eastAsia="en-US"/>
        </w:rPr>
        <w:t xml:space="preserve"> </w:t>
      </w:r>
      <w:proofErr w:type="spellStart"/>
      <w:r>
        <w:rPr>
          <w:lang w:eastAsia="en-US"/>
        </w:rPr>
        <w:t>conversions</w:t>
      </w:r>
      <w:proofErr w:type="spellEnd"/>
    </w:p>
    <w:p w14:paraId="72CC1BE1" w14:textId="0D771E81" w:rsidR="00B715BF" w:rsidRDefault="00B715BF" w:rsidP="006242FC">
      <w:pPr>
        <w:pStyle w:val="Normlnprvnodsazen"/>
        <w:numPr>
          <w:ilvl w:val="1"/>
          <w:numId w:val="7"/>
        </w:numPr>
        <w:rPr>
          <w:lang w:eastAsia="en-US"/>
        </w:rPr>
      </w:pPr>
      <w:r>
        <w:rPr>
          <w:lang w:eastAsia="en-US"/>
        </w:rPr>
        <w:lastRenderedPageBreak/>
        <w:t xml:space="preserve">Position-limit.js – </w:t>
      </w:r>
      <w:proofErr w:type="spellStart"/>
      <w:r>
        <w:rPr>
          <w:lang w:eastAsia="en-US"/>
        </w:rPr>
        <w:t>aframe</w:t>
      </w:r>
      <w:proofErr w:type="spellEnd"/>
      <w:r>
        <w:rPr>
          <w:lang w:eastAsia="en-US"/>
        </w:rPr>
        <w:t xml:space="preserve"> </w:t>
      </w:r>
      <w:proofErr w:type="spellStart"/>
      <w:r>
        <w:rPr>
          <w:lang w:eastAsia="en-US"/>
        </w:rPr>
        <w:t>component</w:t>
      </w:r>
      <w:proofErr w:type="spellEnd"/>
      <w:r>
        <w:rPr>
          <w:lang w:eastAsia="en-US"/>
        </w:rPr>
        <w:t xml:space="preserve"> to </w:t>
      </w:r>
      <w:proofErr w:type="spellStart"/>
      <w:r>
        <w:rPr>
          <w:lang w:eastAsia="en-US"/>
        </w:rPr>
        <w:t>keep</w:t>
      </w:r>
      <w:proofErr w:type="spellEnd"/>
      <w:r>
        <w:rPr>
          <w:lang w:eastAsia="en-US"/>
        </w:rPr>
        <w:t xml:space="preserve"> </w:t>
      </w:r>
      <w:proofErr w:type="spellStart"/>
      <w:r>
        <w:rPr>
          <w:lang w:eastAsia="en-US"/>
        </w:rPr>
        <w:t>position</w:t>
      </w:r>
      <w:proofErr w:type="spellEnd"/>
      <w:r>
        <w:rPr>
          <w:lang w:eastAsia="en-US"/>
        </w:rPr>
        <w:t xml:space="preserve"> </w:t>
      </w:r>
      <w:proofErr w:type="spellStart"/>
      <w:r>
        <w:rPr>
          <w:lang w:eastAsia="en-US"/>
        </w:rPr>
        <w:t>above</w:t>
      </w:r>
      <w:proofErr w:type="spellEnd"/>
      <w:r>
        <w:rPr>
          <w:lang w:eastAsia="en-US"/>
        </w:rPr>
        <w:t xml:space="preserve"> </w:t>
      </w:r>
      <w:proofErr w:type="spellStart"/>
      <w:r>
        <w:rPr>
          <w:lang w:eastAsia="en-US"/>
        </w:rPr>
        <w:t>ground</w:t>
      </w:r>
      <w:proofErr w:type="spellEnd"/>
    </w:p>
    <w:p w14:paraId="1E653C96" w14:textId="027B72E7" w:rsidR="00B715BF" w:rsidRDefault="00B715BF" w:rsidP="006242FC">
      <w:pPr>
        <w:pStyle w:val="Normlnprvnodsazen"/>
        <w:numPr>
          <w:ilvl w:val="1"/>
          <w:numId w:val="7"/>
        </w:numPr>
        <w:rPr>
          <w:lang w:eastAsia="en-US"/>
        </w:rPr>
      </w:pPr>
      <w:proofErr w:type="spellStart"/>
      <w:r>
        <w:rPr>
          <w:lang w:eastAsia="en-US"/>
        </w:rPr>
        <w:t>Tiles</w:t>
      </w:r>
      <w:proofErr w:type="spellEnd"/>
      <w:r>
        <w:rPr>
          <w:lang w:eastAsia="en-US"/>
        </w:rPr>
        <w:t xml:space="preserve">, trees.js, buildings.js – </w:t>
      </w:r>
      <w:proofErr w:type="spellStart"/>
      <w:r>
        <w:rPr>
          <w:lang w:eastAsia="en-US"/>
        </w:rPr>
        <w:t>draw</w:t>
      </w:r>
      <w:proofErr w:type="spellEnd"/>
      <w:r>
        <w:rPr>
          <w:lang w:eastAsia="en-US"/>
        </w:rPr>
        <w:t xml:space="preserve"> </w:t>
      </w:r>
      <w:proofErr w:type="spellStart"/>
      <w:r>
        <w:rPr>
          <w:lang w:eastAsia="en-US"/>
        </w:rPr>
        <w:t>objects</w:t>
      </w:r>
      <w:proofErr w:type="spellEnd"/>
      <w:r>
        <w:rPr>
          <w:lang w:eastAsia="en-US"/>
        </w:rPr>
        <w:t xml:space="preserve"> to </w:t>
      </w:r>
      <w:proofErr w:type="spellStart"/>
      <w:r>
        <w:rPr>
          <w:lang w:eastAsia="en-US"/>
        </w:rPr>
        <w:t>the</w:t>
      </w:r>
      <w:proofErr w:type="spellEnd"/>
      <w:r>
        <w:rPr>
          <w:lang w:eastAsia="en-US"/>
        </w:rPr>
        <w:t xml:space="preserve"> </w:t>
      </w:r>
      <w:proofErr w:type="spellStart"/>
      <w:r>
        <w:rPr>
          <w:lang w:eastAsia="en-US"/>
        </w:rPr>
        <w:t>screen</w:t>
      </w:r>
      <w:proofErr w:type="spellEnd"/>
    </w:p>
    <w:p w14:paraId="4CC56F41" w14:textId="0F523FD7" w:rsidR="006242FC" w:rsidRPr="006242FC" w:rsidRDefault="006242FC" w:rsidP="006242FC">
      <w:pPr>
        <w:pStyle w:val="Normlnprvnodsazen"/>
        <w:ind w:left="1440" w:firstLine="0"/>
        <w:rPr>
          <w:lang w:eastAsia="en-US"/>
        </w:rPr>
      </w:pPr>
    </w:p>
    <w:p w14:paraId="02BA1512" w14:textId="24410367" w:rsidR="006242FC" w:rsidRDefault="006242FC" w:rsidP="006242FC">
      <w:pPr>
        <w:pStyle w:val="Normlnprvnodsazen"/>
        <w:ind w:firstLine="0"/>
        <w:rPr>
          <w:lang w:eastAsia="en-US"/>
        </w:rPr>
      </w:pPr>
    </w:p>
    <w:p w14:paraId="6A33ECD0" w14:textId="77777777" w:rsidR="006242FC" w:rsidRPr="006242FC" w:rsidRDefault="006242FC" w:rsidP="006242FC">
      <w:pPr>
        <w:pStyle w:val="Normlnprvnodsazen"/>
        <w:rPr>
          <w:lang w:eastAsia="en-US"/>
        </w:rPr>
      </w:pP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1F582C25" w:rsidR="00054069" w:rsidRPr="001F6849" w:rsidRDefault="00054069" w:rsidP="00054069">
      <w:pPr>
        <w:pStyle w:val="Normlnprvnodsazen"/>
        <w:ind w:firstLine="0"/>
      </w:pPr>
      <w:r w:rsidRPr="001F6849">
        <w:fldChar w:fldCharType="begin"/>
      </w:r>
      <w:r w:rsidR="00615C3B">
        <w:instrText xml:space="preserve"> ADDIN ZOTERO_ITEM CSL_CITATION {"citationID":"cYRPxs8U","properties":{"formattedCitation":"(Coltekin et al. 2020)","plainCitation":"(Coltekin et al. 2020)","noteIndex":0},"citationItems":[{"id":"6AcKJ2ZD/SahRrkKE","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4"/>
          <w:footerReference w:type="default" r:id="rId45"/>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6"/>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60"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7"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68"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0"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1"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2"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3"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7"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8"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7" w:author="Lukáš Herman" w:date="2023-02-10T18:49:00Z" w:initials="LH">
    <w:p w14:paraId="78737DCD" w14:textId="77777777" w:rsidR="008A417D" w:rsidRDefault="008A417D" w:rsidP="008A417D">
      <w:pPr>
        <w:pStyle w:val="CommentText"/>
        <w:jc w:val="left"/>
      </w:pPr>
      <w:r>
        <w:rPr>
          <w:rStyle w:val="CommentReference"/>
        </w:rPr>
        <w:annotationRef/>
      </w:r>
      <w:r>
        <w:t>Raději: geoprostorové lokalizace</w:t>
      </w:r>
    </w:p>
  </w:comment>
  <w:comment w:id="118" w:author="Jan Horák" w:date="2023-09-03T18:01:00Z" w:initials="JH">
    <w:p w14:paraId="239CE11B" w14:textId="77777777" w:rsidR="0063295F" w:rsidRDefault="0063295F" w:rsidP="00101355">
      <w:pPr>
        <w:pStyle w:val="CommentText"/>
        <w:jc w:val="left"/>
      </w:pPr>
      <w:r>
        <w:rPr>
          <w:rStyle w:val="CommentReference"/>
        </w:rPr>
        <w:annotationRef/>
      </w:r>
      <w:r>
        <w:t>Opravené link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78737DCD" w15:done="1"/>
  <w15:commentEx w15:paraId="239CE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7911037" w16cex:dateUtc="2023-02-10T17:49:00Z"/>
  <w16cex:commentExtensible w16cex:durableId="289F488F" w16cex:dateUtc="2023-09-03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78737DCD" w16cid:durableId="27911037"/>
  <w16cid:commentId w16cid:paraId="239CE11B" w16cid:durableId="289F48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FD4F16" w14:textId="77777777" w:rsidR="004C0FC8" w:rsidRDefault="004C0FC8" w:rsidP="0057088F">
      <w:pPr>
        <w:spacing w:after="0" w:line="240" w:lineRule="auto"/>
      </w:pPr>
      <w:r>
        <w:separator/>
      </w:r>
    </w:p>
  </w:endnote>
  <w:endnote w:type="continuationSeparator" w:id="0">
    <w:p w14:paraId="2F3CDADF" w14:textId="77777777" w:rsidR="004C0FC8" w:rsidRDefault="004C0FC8"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A2D44" w14:textId="77777777" w:rsidR="004C0FC8" w:rsidRDefault="004C0FC8" w:rsidP="0057088F">
      <w:pPr>
        <w:spacing w:after="0" w:line="240" w:lineRule="auto"/>
      </w:pPr>
      <w:r>
        <w:separator/>
      </w:r>
    </w:p>
  </w:footnote>
  <w:footnote w:type="continuationSeparator" w:id="0">
    <w:p w14:paraId="73666B64" w14:textId="77777777" w:rsidR="004C0FC8" w:rsidRDefault="004C0FC8"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99C2AF3"/>
    <w:multiLevelType w:val="hybridMultilevel"/>
    <w:tmpl w:val="6CF2E58A"/>
    <w:lvl w:ilvl="0" w:tplc="AE044892">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6"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2"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3"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5"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8"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9"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1"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6DD97DB4"/>
    <w:multiLevelType w:val="hybridMultilevel"/>
    <w:tmpl w:val="8D7E9FCE"/>
    <w:lvl w:ilvl="0" w:tplc="B95815B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4"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5"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2"/>
  </w:num>
  <w:num w:numId="3" w16cid:durableId="1170680267">
    <w:abstractNumId w:val="10"/>
  </w:num>
  <w:num w:numId="4" w16cid:durableId="1796368114">
    <w:abstractNumId w:val="15"/>
  </w:num>
  <w:num w:numId="5" w16cid:durableId="300885919">
    <w:abstractNumId w:val="22"/>
  </w:num>
  <w:num w:numId="6" w16cid:durableId="521938209">
    <w:abstractNumId w:val="32"/>
  </w:num>
  <w:num w:numId="7" w16cid:durableId="619992562">
    <w:abstractNumId w:val="16"/>
  </w:num>
  <w:num w:numId="8" w16cid:durableId="208229350">
    <w:abstractNumId w:val="6"/>
  </w:num>
  <w:num w:numId="9" w16cid:durableId="2076317703">
    <w:abstractNumId w:val="11"/>
  </w:num>
  <w:num w:numId="10" w16cid:durableId="802234337">
    <w:abstractNumId w:val="20"/>
  </w:num>
  <w:num w:numId="11" w16cid:durableId="385684583">
    <w:abstractNumId w:val="14"/>
  </w:num>
  <w:num w:numId="12" w16cid:durableId="65956355">
    <w:abstractNumId w:val="29"/>
  </w:num>
  <w:num w:numId="13" w16cid:durableId="354035738">
    <w:abstractNumId w:val="34"/>
  </w:num>
  <w:num w:numId="14" w16cid:durableId="395475347">
    <w:abstractNumId w:val="1"/>
  </w:num>
  <w:num w:numId="15" w16cid:durableId="1336884254">
    <w:abstractNumId w:val="19"/>
  </w:num>
  <w:num w:numId="16" w16cid:durableId="757364363">
    <w:abstractNumId w:val="25"/>
  </w:num>
  <w:num w:numId="17" w16cid:durableId="2033720445">
    <w:abstractNumId w:val="35"/>
  </w:num>
  <w:num w:numId="18" w16cid:durableId="837696955">
    <w:abstractNumId w:val="30"/>
  </w:num>
  <w:num w:numId="19" w16cid:durableId="414474922">
    <w:abstractNumId w:val="18"/>
  </w:num>
  <w:num w:numId="20" w16cid:durableId="2059282820">
    <w:abstractNumId w:val="8"/>
  </w:num>
  <w:num w:numId="21" w16cid:durableId="1490631062">
    <w:abstractNumId w:val="17"/>
  </w:num>
  <w:num w:numId="22" w16cid:durableId="1901403376">
    <w:abstractNumId w:val="2"/>
  </w:num>
  <w:num w:numId="23" w16cid:durableId="901527545">
    <w:abstractNumId w:val="27"/>
  </w:num>
  <w:num w:numId="24" w16cid:durableId="13649980">
    <w:abstractNumId w:val="5"/>
  </w:num>
  <w:num w:numId="25" w16cid:durableId="1364744581">
    <w:abstractNumId w:val="9"/>
  </w:num>
  <w:num w:numId="26" w16cid:durableId="1671255231">
    <w:abstractNumId w:val="24"/>
  </w:num>
  <w:num w:numId="27" w16cid:durableId="1198667109">
    <w:abstractNumId w:val="31"/>
  </w:num>
  <w:num w:numId="28" w16cid:durableId="619802950">
    <w:abstractNumId w:val="3"/>
  </w:num>
  <w:num w:numId="29" w16cid:durableId="367877274">
    <w:abstractNumId w:val="23"/>
  </w:num>
  <w:num w:numId="30" w16cid:durableId="802776096">
    <w:abstractNumId w:val="4"/>
  </w:num>
  <w:num w:numId="31" w16cid:durableId="742023868">
    <w:abstractNumId w:val="13"/>
  </w:num>
  <w:num w:numId="32" w16cid:durableId="404689245">
    <w:abstractNumId w:val="26"/>
  </w:num>
  <w:num w:numId="33" w16cid:durableId="1361203164">
    <w:abstractNumId w:val="28"/>
  </w:num>
  <w:num w:numId="34" w16cid:durableId="2136636456">
    <w:abstractNumId w:val="21"/>
  </w:num>
  <w:num w:numId="35" w16cid:durableId="882057253">
    <w:abstractNumId w:val="7"/>
  </w:num>
  <w:num w:numId="36" w16cid:durableId="2002463788">
    <w:abstractNumId w:val="33"/>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21"/>
    <w:rsid w:val="00001041"/>
    <w:rsid w:val="00001426"/>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8D9"/>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09C1"/>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384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7BB"/>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1870"/>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115C"/>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52E"/>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6B1"/>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ACF"/>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54F9"/>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540"/>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0F7"/>
    <w:rsid w:val="004B069E"/>
    <w:rsid w:val="004B0EF9"/>
    <w:rsid w:val="004B36EC"/>
    <w:rsid w:val="004B37BE"/>
    <w:rsid w:val="004B3B8C"/>
    <w:rsid w:val="004B437B"/>
    <w:rsid w:val="004B555D"/>
    <w:rsid w:val="004B63F5"/>
    <w:rsid w:val="004B6F8E"/>
    <w:rsid w:val="004C020D"/>
    <w:rsid w:val="004C0F9A"/>
    <w:rsid w:val="004C0FC8"/>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3340"/>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5C3B"/>
    <w:rsid w:val="006179CD"/>
    <w:rsid w:val="0062079C"/>
    <w:rsid w:val="00622F55"/>
    <w:rsid w:val="00622FC0"/>
    <w:rsid w:val="006242FC"/>
    <w:rsid w:val="00624A90"/>
    <w:rsid w:val="0062655F"/>
    <w:rsid w:val="00627F1E"/>
    <w:rsid w:val="0063027D"/>
    <w:rsid w:val="00631B43"/>
    <w:rsid w:val="00631C59"/>
    <w:rsid w:val="00631DF6"/>
    <w:rsid w:val="0063295F"/>
    <w:rsid w:val="00634F47"/>
    <w:rsid w:val="006350D2"/>
    <w:rsid w:val="0063572C"/>
    <w:rsid w:val="00637A27"/>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231E"/>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B27"/>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A7E8F"/>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3F8"/>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90C"/>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4DD"/>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44F"/>
    <w:rsid w:val="008777F3"/>
    <w:rsid w:val="00880083"/>
    <w:rsid w:val="008809DA"/>
    <w:rsid w:val="00884983"/>
    <w:rsid w:val="00884F2F"/>
    <w:rsid w:val="00884FF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5991"/>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285C"/>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D78EE"/>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3F8"/>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BCE"/>
    <w:rsid w:val="00A92F5B"/>
    <w:rsid w:val="00A932B6"/>
    <w:rsid w:val="00A93670"/>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4CB5"/>
    <w:rsid w:val="00B25CC7"/>
    <w:rsid w:val="00B25D79"/>
    <w:rsid w:val="00B2682C"/>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0690"/>
    <w:rsid w:val="00B7111C"/>
    <w:rsid w:val="00B715BF"/>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6"/>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5F4C"/>
    <w:rsid w:val="00C37231"/>
    <w:rsid w:val="00C37F6B"/>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841"/>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1E6"/>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0C5"/>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72C"/>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7C0"/>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9BA"/>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056E"/>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77F"/>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59D6"/>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8C7"/>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38110574">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57912528">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89351480">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292177111">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3965722">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0193857">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14504593">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hubs.mozilla.com/bBJ9sxc?hub_invite_id=Lr9efka" TargetMode="External"/><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hyperlink" Target="https://p5xr.org" TargetMode="External"/><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hyperlink" Target="https://www.youtube.com/watch?v=e9Ont3uJYa0"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hyperlink" Target="https://glitch.com/edit/" TargetMode="External"/><Relationship Id="rId40" Type="http://schemas.openxmlformats.org/officeDocument/2006/relationships/hyperlink" Target="https://hubs.mozilla.com/jkemrr4" TargetMode="External"/><Relationship Id="rId45" Type="http://schemas.openxmlformats.org/officeDocument/2006/relationships/footer" Target="footer2.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interesting-parallel-bit.glitch.me" TargetMode="External"/><Relationship Id="rId49"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5.png"/><Relationship Id="rId44"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4.png"/><Relationship Id="rId35" Type="http://schemas.openxmlformats.org/officeDocument/2006/relationships/image" Target="media/image19.svg"/><Relationship Id="rId43" Type="http://schemas.openxmlformats.org/officeDocument/2006/relationships/hyperlink" Target="https://playcanvas.com/" TargetMode="External"/><Relationship Id="rId48" Type="http://schemas.microsoft.com/office/2011/relationships/people" Target="peop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hyperlink" Target="https://foam-jumpy-dianella.glitch.me" TargetMode="External"/><Relationship Id="rId46" Type="http://schemas.openxmlformats.org/officeDocument/2006/relationships/header" Target="header2.xml"/><Relationship Id="rId20" Type="http://schemas.openxmlformats.org/officeDocument/2006/relationships/image" Target="media/image5.png"/><Relationship Id="rId41" Type="http://schemas.openxmlformats.org/officeDocument/2006/relationships/hyperlink" Target="https://modelviewer.dev/"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0</TotalTime>
  <Pages>53</Pages>
  <Words>51975</Words>
  <Characters>296263</Characters>
  <Application>Microsoft Office Word</Application>
  <DocSecurity>0</DocSecurity>
  <Lines>2468</Lines>
  <Paragraphs>695</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47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8</cp:revision>
  <cp:lastPrinted>2021-05-23T17:03:00Z</cp:lastPrinted>
  <dcterms:created xsi:type="dcterms:W3CDTF">2023-08-27T13:40:00Z</dcterms:created>
  <dcterms:modified xsi:type="dcterms:W3CDTF">2023-09-03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AcKJ2ZD"/&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